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238E6C" w14:textId="77777777" w:rsidR="00877460" w:rsidRDefault="00877460" w:rsidP="00877460">
      <w:pPr>
        <w:spacing w:line="360" w:lineRule="auto"/>
      </w:pPr>
      <w:r>
        <w:t>METHODS</w:t>
      </w:r>
    </w:p>
    <w:p w14:paraId="0F1B993B" w14:textId="77777777" w:rsidR="00877460" w:rsidRDefault="00877460" w:rsidP="00877460">
      <w:pPr>
        <w:spacing w:line="360" w:lineRule="auto"/>
      </w:pPr>
    </w:p>
    <w:p w14:paraId="30D237AA" w14:textId="77777777" w:rsidR="00877460" w:rsidRPr="00877460" w:rsidRDefault="00877460" w:rsidP="00877460">
      <w:pPr>
        <w:spacing w:line="360" w:lineRule="auto"/>
        <w:rPr>
          <w:i/>
        </w:rPr>
      </w:pPr>
      <w:r w:rsidRPr="00877460">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23A6ECF0"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tion or catchment urbanisation, following Kennard et al. (</w:t>
      </w:r>
      <w:r w:rsidR="00877460" w:rsidRPr="00EA700F">
        <w:t>2010).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877460">
        <w:fldChar w:fldCharType="begin" w:fldLock="1"/>
      </w:r>
      <w:r w:rsidR="009D67F8">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877460">
        <w:fldChar w:fldCharType="separate"/>
      </w:r>
      <w:r w:rsidR="00877460" w:rsidRPr="00BF2ED3">
        <w:rPr>
          <w:noProof/>
        </w:rPr>
        <w:t xml:space="preserve">Brierley &amp; Fryirs </w:t>
      </w:r>
      <w:r w:rsidR="00877460">
        <w:rPr>
          <w:noProof/>
        </w:rPr>
        <w:t>(</w:t>
      </w:r>
      <w:r w:rsidR="00877460" w:rsidRPr="00BF2ED3">
        <w:rPr>
          <w:noProof/>
        </w:rPr>
        <w:t>2005)</w:t>
      </w:r>
      <w:r w:rsidR="00877460">
        <w:fldChar w:fldCharType="end"/>
      </w:r>
      <w:r w:rsidR="00877460">
        <w:t xml:space="preserve">, had an </w:t>
      </w:r>
      <w:r w:rsidR="00877460" w:rsidRPr="00EA700F">
        <w:t xml:space="preserve">intact native riparian vegetation cover (a band of native riparian vegetation extending &gt;15 m from the </w:t>
      </w:r>
      <w:r w:rsidR="00877460">
        <w:t xml:space="preserve">bankfull </w:t>
      </w:r>
      <w:r w:rsidR="00877460" w:rsidRPr="00EA700F">
        <w:t xml:space="preserve">channel edge), </w:t>
      </w:r>
      <w:r w:rsidR="00877460">
        <w:t>were in good</w:t>
      </w:r>
      <w:r w:rsidR="00877460" w:rsidRPr="00EA700F">
        <w:t xml:space="preserve"> geomorphic condition (lack of significant human-induced erosional or depositional landforms), minimal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877460">
        <w:rPr>
          <w:rFonts w:cs="Helvetica"/>
        </w:rPr>
        <w:fldChar w:fldCharType="begin" w:fldLock="1"/>
      </w:r>
      <w:r w:rsidR="009D67F8">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Raine, Parsons, &amp; Cook, 2012)" }, "properties" : { "noteIndex" : 0 }, "schema" : "https://github.com/citation-style-language/schema/raw/master/csl-citation.json" }</w:instrText>
      </w:r>
      <w:r w:rsidR="00877460">
        <w:rPr>
          <w:rFonts w:cs="Helvetica"/>
        </w:rPr>
        <w:fldChar w:fldCharType="separate"/>
      </w:r>
      <w:r w:rsidR="00BF0612" w:rsidRPr="00BF0612">
        <w:rPr>
          <w:rFonts w:cs="Helvetica"/>
          <w:noProof/>
        </w:rPr>
        <w:t>(Healy, Raine, Parsons, &amp; Cook, 2012)</w:t>
      </w:r>
      <w:r w:rsidR="00877460">
        <w:rPr>
          <w:rFonts w:cs="Helvetica"/>
        </w:rPr>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77777777"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 xml:space="preserve">and longitude 147.413 to 152.217, </w:t>
      </w:r>
      <w:commentRangeStart w:id="1"/>
      <w:r w:rsidRPr="005B7D05">
        <w:rPr>
          <w:highlight w:val="yellow"/>
        </w:rPr>
        <w:t xml:space="preserve">and incorporated two Koppen </w:t>
      </w:r>
      <w:r>
        <w:rPr>
          <w:highlight w:val="yellow"/>
        </w:rPr>
        <w:t>c</w:t>
      </w:r>
      <w:r w:rsidRPr="005B7D05">
        <w:rPr>
          <w:highlight w:val="yellow"/>
        </w:rPr>
        <w:t xml:space="preserve">limate </w:t>
      </w:r>
      <w:r>
        <w:rPr>
          <w:highlight w:val="yellow"/>
        </w:rPr>
        <w:t>zones</w:t>
      </w:r>
      <w:r w:rsidRPr="005B7D05">
        <w:rPr>
          <w:highlight w:val="yellow"/>
        </w:rPr>
        <w:t>: temperate, without dry season, hot summer (Cfa) and temperate, without dry season, warm summer (Cfb) (Peel et al. 2007).</w:t>
      </w:r>
      <w:r>
        <w:t xml:space="preserve"> </w:t>
      </w:r>
      <w:commentRangeEnd w:id="1"/>
      <w:r w:rsidR="006563F2">
        <w:rPr>
          <w:rStyle w:val="CommentReference"/>
        </w:rPr>
        <w:commentReference w:id="1"/>
      </w:r>
      <w:r>
        <w:t>Sites spanned an altitudinal range of 23 – 732 m asl.</w:t>
      </w:r>
    </w:p>
    <w:p w14:paraId="0581CAE5" w14:textId="77777777" w:rsidR="00106812" w:rsidRDefault="00106812"/>
    <w:p w14:paraId="2D2870C3" w14:textId="128678B2" w:rsidR="00C65147" w:rsidRDefault="00C65147">
      <w:pPr>
        <w:rPr>
          <w:b/>
        </w:rPr>
      </w:pPr>
      <w:r w:rsidRPr="00C65147">
        <w:rPr>
          <w:b/>
        </w:rPr>
        <w:t>MAP</w:t>
      </w:r>
    </w:p>
    <w:p w14:paraId="45C932D0" w14:textId="77777777" w:rsidR="00C65147" w:rsidRDefault="00C65147">
      <w:pPr>
        <w:rPr>
          <w:b/>
        </w:rPr>
      </w:pPr>
    </w:p>
    <w:p w14:paraId="7A9C43AD" w14:textId="77777777" w:rsidR="00C65147" w:rsidRDefault="00C65147" w:rsidP="00C65147">
      <w:pPr>
        <w:spacing w:line="360" w:lineRule="auto"/>
        <w:rPr>
          <w:b/>
        </w:rPr>
      </w:pPr>
      <w:r>
        <w:rPr>
          <w:b/>
        </w:rPr>
        <w:t>Figures</w:t>
      </w:r>
    </w:p>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5F37D081" w14:textId="77777777" w:rsidR="00C65147" w:rsidRPr="00FD6EDE" w:rsidRDefault="00C65147" w:rsidP="00C65147">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52AF24E9" w14:textId="77777777" w:rsidR="00C65147" w:rsidRPr="00C65147" w:rsidRDefault="00C65147">
      <w:pPr>
        <w:rPr>
          <w:b/>
        </w:rPr>
      </w:pPr>
    </w:p>
    <w:p w14:paraId="037AA131" w14:textId="2AD4EE5D" w:rsidR="00C65147" w:rsidRDefault="00C65147">
      <w:pPr>
        <w:rPr>
          <w:b/>
        </w:rPr>
      </w:pPr>
      <w:r w:rsidRPr="00C65147">
        <w:rPr>
          <w:b/>
        </w:rPr>
        <w:t>SITE TABLE</w:t>
      </w:r>
    </w:p>
    <w:tbl>
      <w:tblPr>
        <w:tblW w:w="8187" w:type="dxa"/>
        <w:tblInd w:w="-5" w:type="dxa"/>
        <w:tblLook w:val="04A0" w:firstRow="1" w:lastRow="0" w:firstColumn="1" w:lastColumn="0" w:noHBand="0" w:noVBand="1"/>
      </w:tblPr>
      <w:tblGrid>
        <w:gridCol w:w="3880"/>
        <w:gridCol w:w="1120"/>
        <w:gridCol w:w="1020"/>
        <w:gridCol w:w="1107"/>
        <w:gridCol w:w="1060"/>
      </w:tblGrid>
      <w:tr w:rsidR="00477393" w:rsidRPr="00477393" w14:paraId="1BDBBDA4" w14:textId="77777777" w:rsidTr="00876B2C">
        <w:trPr>
          <w:trHeight w:val="555"/>
        </w:trPr>
        <w:tc>
          <w:tcPr>
            <w:tcW w:w="38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E117FAA"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auge Name</w:t>
            </w:r>
          </w:p>
        </w:tc>
        <w:tc>
          <w:tcPr>
            <w:tcW w:w="1120" w:type="dxa"/>
            <w:tcBorders>
              <w:top w:val="single" w:sz="4" w:space="0" w:color="auto"/>
              <w:left w:val="nil"/>
              <w:bottom w:val="single" w:sz="4" w:space="0" w:color="auto"/>
              <w:right w:val="nil"/>
            </w:tcBorders>
            <w:shd w:val="clear" w:color="auto" w:fill="auto"/>
            <w:vAlign w:val="bottom"/>
            <w:hideMark/>
          </w:tcPr>
          <w:p w14:paraId="605B853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ongitude</w:t>
            </w:r>
          </w:p>
        </w:tc>
        <w:tc>
          <w:tcPr>
            <w:tcW w:w="1020" w:type="dxa"/>
            <w:tcBorders>
              <w:top w:val="single" w:sz="4" w:space="0" w:color="auto"/>
              <w:left w:val="nil"/>
              <w:bottom w:val="single" w:sz="4" w:space="0" w:color="auto"/>
              <w:right w:val="nil"/>
            </w:tcBorders>
            <w:shd w:val="clear" w:color="auto" w:fill="auto"/>
            <w:vAlign w:val="bottom"/>
            <w:hideMark/>
          </w:tcPr>
          <w:p w14:paraId="3212240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7CFD48AE"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chment area (Km</w:t>
            </w:r>
            <w:r w:rsidRPr="00477393">
              <w:rPr>
                <w:rFonts w:eastAsia="Times New Roman" w:cs="Arial"/>
                <w:sz w:val="20"/>
                <w:szCs w:val="20"/>
                <w:vertAlign w:val="superscript"/>
                <w:lang w:eastAsia="en-AU"/>
              </w:rPr>
              <w:t>2</w:t>
            </w:r>
            <w:r w:rsidRPr="00477393">
              <w:rPr>
                <w:rFonts w:eastAsia="Times New Roman" w:cs="Arial"/>
                <w:sz w:val="20"/>
                <w:szCs w:val="20"/>
                <w:lang w:eastAsia="en-AU"/>
              </w:rPr>
              <w:t>)</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1BDA2C21" w14:textId="77777777" w:rsidR="00477393" w:rsidRPr="00477393" w:rsidRDefault="00477393" w:rsidP="00477393">
            <w:pPr>
              <w:spacing w:after="0" w:line="240" w:lineRule="auto"/>
              <w:rPr>
                <w:rFonts w:eastAsia="Times New Roman" w:cs="Times New Roman"/>
                <w:color w:val="000000"/>
                <w:sz w:val="20"/>
                <w:szCs w:val="20"/>
                <w:lang w:eastAsia="en-AU"/>
              </w:rPr>
            </w:pPr>
            <w:r w:rsidRPr="00477393">
              <w:rPr>
                <w:rFonts w:eastAsia="Times New Roman" w:cs="Times New Roman"/>
                <w:color w:val="000000"/>
                <w:sz w:val="20"/>
                <w:szCs w:val="20"/>
                <w:lang w:eastAsia="en-AU"/>
              </w:rPr>
              <w:t>Elevation</w:t>
            </w:r>
          </w:p>
        </w:tc>
      </w:tr>
      <w:tr w:rsidR="00477393" w:rsidRPr="00477393" w14:paraId="54C696D0"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806F346"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Snowy Creek at Below Granite Flat</w:t>
            </w:r>
          </w:p>
        </w:tc>
        <w:tc>
          <w:tcPr>
            <w:tcW w:w="1120" w:type="dxa"/>
            <w:tcBorders>
              <w:top w:val="nil"/>
              <w:left w:val="nil"/>
              <w:bottom w:val="nil"/>
              <w:right w:val="nil"/>
            </w:tcBorders>
            <w:shd w:val="clear" w:color="auto" w:fill="auto"/>
            <w:noWrap/>
            <w:vAlign w:val="bottom"/>
            <w:hideMark/>
          </w:tcPr>
          <w:p w14:paraId="1DAFB533"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413</w:t>
            </w:r>
          </w:p>
        </w:tc>
        <w:tc>
          <w:tcPr>
            <w:tcW w:w="1020" w:type="dxa"/>
            <w:tcBorders>
              <w:top w:val="nil"/>
              <w:left w:val="nil"/>
              <w:bottom w:val="nil"/>
              <w:right w:val="nil"/>
            </w:tcBorders>
            <w:shd w:val="clear" w:color="auto" w:fill="auto"/>
            <w:noWrap/>
            <w:vAlign w:val="bottom"/>
            <w:hideMark/>
          </w:tcPr>
          <w:p w14:paraId="78C7272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0B365499"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16</w:t>
            </w:r>
          </w:p>
        </w:tc>
        <w:tc>
          <w:tcPr>
            <w:tcW w:w="1060" w:type="dxa"/>
            <w:tcBorders>
              <w:top w:val="nil"/>
              <w:left w:val="nil"/>
              <w:bottom w:val="nil"/>
              <w:right w:val="single" w:sz="4" w:space="0" w:color="auto"/>
            </w:tcBorders>
            <w:shd w:val="clear" w:color="auto" w:fill="auto"/>
            <w:vAlign w:val="center"/>
            <w:hideMark/>
          </w:tcPr>
          <w:p w14:paraId="3E581912"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31</w:t>
            </w:r>
          </w:p>
        </w:tc>
      </w:tr>
      <w:tr w:rsidR="00477393" w:rsidRPr="00477393" w14:paraId="2F4EC4F1"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1948A25"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ibbo River at Gibbo Park</w:t>
            </w:r>
          </w:p>
        </w:tc>
        <w:tc>
          <w:tcPr>
            <w:tcW w:w="1120" w:type="dxa"/>
            <w:tcBorders>
              <w:top w:val="nil"/>
              <w:left w:val="nil"/>
              <w:bottom w:val="nil"/>
              <w:right w:val="nil"/>
            </w:tcBorders>
            <w:shd w:val="clear" w:color="auto" w:fill="auto"/>
            <w:noWrap/>
            <w:vAlign w:val="bottom"/>
            <w:hideMark/>
          </w:tcPr>
          <w:p w14:paraId="1A848C7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709</w:t>
            </w:r>
          </w:p>
        </w:tc>
        <w:tc>
          <w:tcPr>
            <w:tcW w:w="1020" w:type="dxa"/>
            <w:tcBorders>
              <w:top w:val="nil"/>
              <w:left w:val="nil"/>
              <w:bottom w:val="nil"/>
              <w:right w:val="nil"/>
            </w:tcBorders>
            <w:shd w:val="clear" w:color="auto" w:fill="auto"/>
            <w:noWrap/>
            <w:vAlign w:val="bottom"/>
            <w:hideMark/>
          </w:tcPr>
          <w:p w14:paraId="6A0CFDE7"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0F7576DD"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90</w:t>
            </w:r>
          </w:p>
        </w:tc>
        <w:tc>
          <w:tcPr>
            <w:tcW w:w="1060" w:type="dxa"/>
            <w:tcBorders>
              <w:top w:val="nil"/>
              <w:left w:val="nil"/>
              <w:bottom w:val="nil"/>
              <w:right w:val="single" w:sz="4" w:space="0" w:color="auto"/>
            </w:tcBorders>
            <w:shd w:val="clear" w:color="auto" w:fill="auto"/>
            <w:vAlign w:val="center"/>
            <w:hideMark/>
          </w:tcPr>
          <w:p w14:paraId="285DBE00"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15</w:t>
            </w:r>
          </w:p>
        </w:tc>
      </w:tr>
      <w:tr w:rsidR="00477393" w:rsidRPr="00477393" w14:paraId="6B97BD32"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BE61B34"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Nariel Creek at Upper Nariel</w:t>
            </w:r>
          </w:p>
        </w:tc>
        <w:tc>
          <w:tcPr>
            <w:tcW w:w="1120" w:type="dxa"/>
            <w:tcBorders>
              <w:top w:val="nil"/>
              <w:left w:val="nil"/>
              <w:bottom w:val="nil"/>
              <w:right w:val="nil"/>
            </w:tcBorders>
            <w:shd w:val="clear" w:color="auto" w:fill="auto"/>
            <w:noWrap/>
            <w:vAlign w:val="bottom"/>
            <w:hideMark/>
          </w:tcPr>
          <w:p w14:paraId="45AE88E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7.826</w:t>
            </w:r>
          </w:p>
        </w:tc>
        <w:tc>
          <w:tcPr>
            <w:tcW w:w="1020" w:type="dxa"/>
            <w:tcBorders>
              <w:top w:val="nil"/>
              <w:left w:val="nil"/>
              <w:bottom w:val="nil"/>
              <w:right w:val="nil"/>
            </w:tcBorders>
            <w:shd w:val="clear" w:color="auto" w:fill="auto"/>
            <w:noWrap/>
            <w:vAlign w:val="bottom"/>
            <w:hideMark/>
          </w:tcPr>
          <w:p w14:paraId="53C81A28"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3EA0487F" w14:textId="77777777" w:rsidR="00477393" w:rsidRPr="00477393" w:rsidRDefault="00477393"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61</w:t>
            </w:r>
          </w:p>
        </w:tc>
        <w:tc>
          <w:tcPr>
            <w:tcW w:w="1060" w:type="dxa"/>
            <w:tcBorders>
              <w:top w:val="nil"/>
              <w:left w:val="nil"/>
              <w:bottom w:val="nil"/>
              <w:right w:val="single" w:sz="4" w:space="0" w:color="auto"/>
            </w:tcBorders>
            <w:shd w:val="clear" w:color="auto" w:fill="auto"/>
            <w:vAlign w:val="center"/>
            <w:hideMark/>
          </w:tcPr>
          <w:p w14:paraId="260A136B" w14:textId="77777777" w:rsidR="00477393" w:rsidRPr="00477393" w:rsidRDefault="00477393"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11</w:t>
            </w:r>
          </w:p>
        </w:tc>
      </w:tr>
      <w:tr w:rsidR="00876B2C" w:rsidRPr="00477393" w14:paraId="44F35484"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tcPr>
          <w:p w14:paraId="702770B9" w14:textId="05434DA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oodradigbee River at Brindabella</w:t>
            </w:r>
          </w:p>
        </w:tc>
        <w:tc>
          <w:tcPr>
            <w:tcW w:w="1120" w:type="dxa"/>
            <w:tcBorders>
              <w:top w:val="nil"/>
              <w:left w:val="nil"/>
              <w:bottom w:val="nil"/>
              <w:right w:val="nil"/>
            </w:tcBorders>
            <w:shd w:val="clear" w:color="auto" w:fill="auto"/>
            <w:noWrap/>
            <w:vAlign w:val="bottom"/>
          </w:tcPr>
          <w:p w14:paraId="341C5C26" w14:textId="020648E6"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731</w:t>
            </w:r>
          </w:p>
        </w:tc>
        <w:tc>
          <w:tcPr>
            <w:tcW w:w="1020" w:type="dxa"/>
            <w:tcBorders>
              <w:top w:val="nil"/>
              <w:left w:val="nil"/>
              <w:bottom w:val="nil"/>
              <w:right w:val="nil"/>
            </w:tcBorders>
            <w:shd w:val="clear" w:color="auto" w:fill="auto"/>
            <w:noWrap/>
            <w:vAlign w:val="bottom"/>
          </w:tcPr>
          <w:p w14:paraId="3F07E9DB" w14:textId="46275B7F"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tcPr>
          <w:p w14:paraId="2DA35E69" w14:textId="6EEDFCF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32</w:t>
            </w:r>
          </w:p>
        </w:tc>
        <w:tc>
          <w:tcPr>
            <w:tcW w:w="1060" w:type="dxa"/>
            <w:tcBorders>
              <w:top w:val="nil"/>
              <w:left w:val="nil"/>
              <w:bottom w:val="nil"/>
              <w:right w:val="single" w:sz="4" w:space="0" w:color="auto"/>
            </w:tcBorders>
            <w:shd w:val="clear" w:color="auto" w:fill="auto"/>
            <w:vAlign w:val="center"/>
          </w:tcPr>
          <w:p w14:paraId="6F69B28A" w14:textId="3B0E7ACE" w:rsidR="00876B2C" w:rsidRPr="00477393" w:rsidRDefault="00876B2C" w:rsidP="00477393">
            <w:pPr>
              <w:spacing w:after="0" w:line="240" w:lineRule="auto"/>
              <w:jc w:val="right"/>
              <w:rPr>
                <w:rFonts w:eastAsia="Times New Roman" w:cs="Times New Roman"/>
                <w:iCs/>
                <w:sz w:val="20"/>
                <w:szCs w:val="20"/>
                <w:lang w:eastAsia="en-AU"/>
              </w:rPr>
            </w:pPr>
            <w:r w:rsidRPr="00477393">
              <w:rPr>
                <w:rFonts w:eastAsia="Times New Roman" w:cs="Times New Roman"/>
                <w:iCs/>
                <w:sz w:val="20"/>
                <w:szCs w:val="20"/>
                <w:lang w:eastAsia="en-AU"/>
              </w:rPr>
              <w:t>510</w:t>
            </w:r>
          </w:p>
        </w:tc>
      </w:tr>
      <w:tr w:rsidR="00876B2C" w:rsidRPr="00477393" w14:paraId="6DBBEC5F"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37421263" w14:textId="094A3D3C"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Jacobs River at Jacobs Ladder</w:t>
            </w:r>
          </w:p>
        </w:tc>
        <w:tc>
          <w:tcPr>
            <w:tcW w:w="1120" w:type="dxa"/>
            <w:tcBorders>
              <w:top w:val="nil"/>
              <w:left w:val="nil"/>
              <w:bottom w:val="nil"/>
              <w:right w:val="nil"/>
            </w:tcBorders>
            <w:shd w:val="clear" w:color="auto" w:fill="auto"/>
            <w:noWrap/>
            <w:vAlign w:val="bottom"/>
            <w:hideMark/>
          </w:tcPr>
          <w:p w14:paraId="7CC8371A" w14:textId="46A00BF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8.427</w:t>
            </w:r>
          </w:p>
        </w:tc>
        <w:tc>
          <w:tcPr>
            <w:tcW w:w="1020" w:type="dxa"/>
            <w:tcBorders>
              <w:top w:val="nil"/>
              <w:left w:val="nil"/>
              <w:bottom w:val="nil"/>
              <w:right w:val="nil"/>
            </w:tcBorders>
            <w:shd w:val="clear" w:color="auto" w:fill="auto"/>
            <w:noWrap/>
            <w:vAlign w:val="bottom"/>
            <w:hideMark/>
          </w:tcPr>
          <w:p w14:paraId="27F6EA2A" w14:textId="33E6EC5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468221B4" w14:textId="0045E6AE"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84</w:t>
            </w:r>
          </w:p>
        </w:tc>
        <w:tc>
          <w:tcPr>
            <w:tcW w:w="1060" w:type="dxa"/>
            <w:tcBorders>
              <w:top w:val="nil"/>
              <w:left w:val="nil"/>
              <w:bottom w:val="nil"/>
              <w:right w:val="single" w:sz="4" w:space="0" w:color="auto"/>
            </w:tcBorders>
            <w:shd w:val="clear" w:color="auto" w:fill="auto"/>
            <w:vAlign w:val="center"/>
            <w:hideMark/>
          </w:tcPr>
          <w:p w14:paraId="0953C512" w14:textId="25117875"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43</w:t>
            </w:r>
          </w:p>
        </w:tc>
      </w:tr>
      <w:tr w:rsidR="00876B2C" w:rsidRPr="00477393" w14:paraId="37FFA5A3"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D67F87D" w14:textId="7E6BADCB"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Tuross River at Belowra</w:t>
            </w:r>
          </w:p>
        </w:tc>
        <w:tc>
          <w:tcPr>
            <w:tcW w:w="1120" w:type="dxa"/>
            <w:tcBorders>
              <w:top w:val="nil"/>
              <w:left w:val="nil"/>
              <w:bottom w:val="nil"/>
              <w:right w:val="nil"/>
            </w:tcBorders>
            <w:shd w:val="clear" w:color="auto" w:fill="auto"/>
            <w:noWrap/>
            <w:vAlign w:val="bottom"/>
            <w:hideMark/>
          </w:tcPr>
          <w:p w14:paraId="78B4B68A" w14:textId="40AF898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09</w:t>
            </w:r>
          </w:p>
        </w:tc>
        <w:tc>
          <w:tcPr>
            <w:tcW w:w="1020" w:type="dxa"/>
            <w:tcBorders>
              <w:top w:val="nil"/>
              <w:left w:val="nil"/>
              <w:bottom w:val="nil"/>
              <w:right w:val="nil"/>
            </w:tcBorders>
            <w:shd w:val="clear" w:color="auto" w:fill="auto"/>
            <w:noWrap/>
            <w:vAlign w:val="bottom"/>
            <w:hideMark/>
          </w:tcPr>
          <w:p w14:paraId="47CBB1E3" w14:textId="54E93A78"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6C741EB7" w14:textId="29B440F0"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564</w:t>
            </w:r>
          </w:p>
        </w:tc>
        <w:tc>
          <w:tcPr>
            <w:tcW w:w="1060" w:type="dxa"/>
            <w:tcBorders>
              <w:top w:val="nil"/>
              <w:left w:val="nil"/>
              <w:bottom w:val="nil"/>
              <w:right w:val="single" w:sz="4" w:space="0" w:color="auto"/>
            </w:tcBorders>
            <w:shd w:val="clear" w:color="auto" w:fill="auto"/>
            <w:vAlign w:val="center"/>
            <w:hideMark/>
          </w:tcPr>
          <w:p w14:paraId="3DCB36BC" w14:textId="4A48C5BA"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5</w:t>
            </w:r>
          </w:p>
        </w:tc>
      </w:tr>
      <w:tr w:rsidR="00876B2C" w:rsidRPr="00477393" w14:paraId="20F482C1"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658221CC" w14:textId="0BFFE62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Genoa River at Bondi</w:t>
            </w:r>
          </w:p>
        </w:tc>
        <w:tc>
          <w:tcPr>
            <w:tcW w:w="1120" w:type="dxa"/>
            <w:tcBorders>
              <w:top w:val="nil"/>
              <w:left w:val="nil"/>
              <w:bottom w:val="nil"/>
              <w:right w:val="nil"/>
            </w:tcBorders>
            <w:shd w:val="clear" w:color="auto" w:fill="auto"/>
            <w:noWrap/>
            <w:vAlign w:val="bottom"/>
            <w:hideMark/>
          </w:tcPr>
          <w:p w14:paraId="4C57892B" w14:textId="47F8451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321</w:t>
            </w:r>
          </w:p>
        </w:tc>
        <w:tc>
          <w:tcPr>
            <w:tcW w:w="1020" w:type="dxa"/>
            <w:tcBorders>
              <w:top w:val="nil"/>
              <w:left w:val="nil"/>
              <w:bottom w:val="nil"/>
              <w:right w:val="nil"/>
            </w:tcBorders>
            <w:shd w:val="clear" w:color="auto" w:fill="auto"/>
            <w:noWrap/>
            <w:vAlign w:val="bottom"/>
            <w:hideMark/>
          </w:tcPr>
          <w:p w14:paraId="55360C57" w14:textId="2FA38907"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158437A8" w14:textId="572B7F0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4</w:t>
            </w:r>
          </w:p>
        </w:tc>
        <w:tc>
          <w:tcPr>
            <w:tcW w:w="1060" w:type="dxa"/>
            <w:tcBorders>
              <w:top w:val="nil"/>
              <w:left w:val="nil"/>
              <w:bottom w:val="nil"/>
              <w:right w:val="single" w:sz="4" w:space="0" w:color="auto"/>
            </w:tcBorders>
            <w:shd w:val="clear" w:color="auto" w:fill="auto"/>
            <w:vAlign w:val="center"/>
            <w:hideMark/>
          </w:tcPr>
          <w:p w14:paraId="0C57D78A" w14:textId="73E49441"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17</w:t>
            </w:r>
          </w:p>
        </w:tc>
      </w:tr>
      <w:tr w:rsidR="00876B2C" w:rsidRPr="00477393" w14:paraId="02A38026"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F48F3BD" w14:textId="7B3C631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Wallagaraugh River at Princes Highway</w:t>
            </w:r>
          </w:p>
        </w:tc>
        <w:tc>
          <w:tcPr>
            <w:tcW w:w="1120" w:type="dxa"/>
            <w:tcBorders>
              <w:top w:val="nil"/>
              <w:left w:val="nil"/>
              <w:bottom w:val="nil"/>
              <w:right w:val="nil"/>
            </w:tcBorders>
            <w:shd w:val="clear" w:color="auto" w:fill="auto"/>
            <w:noWrap/>
            <w:vAlign w:val="bottom"/>
            <w:hideMark/>
          </w:tcPr>
          <w:p w14:paraId="0CBB7A65" w14:textId="775120A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14</w:t>
            </w:r>
          </w:p>
        </w:tc>
        <w:tc>
          <w:tcPr>
            <w:tcW w:w="1020" w:type="dxa"/>
            <w:tcBorders>
              <w:top w:val="nil"/>
              <w:left w:val="nil"/>
              <w:bottom w:val="nil"/>
              <w:right w:val="nil"/>
            </w:tcBorders>
            <w:shd w:val="clear" w:color="auto" w:fill="auto"/>
            <w:noWrap/>
            <w:vAlign w:val="bottom"/>
            <w:hideMark/>
          </w:tcPr>
          <w:p w14:paraId="0F533B47" w14:textId="73CEF1E5"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0715CA52" w14:textId="05DD18E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477</w:t>
            </w:r>
          </w:p>
        </w:tc>
        <w:tc>
          <w:tcPr>
            <w:tcW w:w="1060" w:type="dxa"/>
            <w:tcBorders>
              <w:top w:val="nil"/>
              <w:left w:val="nil"/>
              <w:bottom w:val="nil"/>
              <w:right w:val="single" w:sz="4" w:space="0" w:color="auto"/>
            </w:tcBorders>
            <w:shd w:val="clear" w:color="auto" w:fill="auto"/>
            <w:vAlign w:val="center"/>
            <w:hideMark/>
          </w:tcPr>
          <w:p w14:paraId="69FF4FC1" w14:textId="2CB3A7E6"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5</w:t>
            </w:r>
          </w:p>
        </w:tc>
      </w:tr>
      <w:tr w:rsidR="00876B2C" w:rsidRPr="00477393" w14:paraId="11699EEA"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577EDE5" w14:textId="5307FEC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nn River at Mitchell</w:t>
            </w:r>
          </w:p>
        </w:tc>
        <w:tc>
          <w:tcPr>
            <w:tcW w:w="1120" w:type="dxa"/>
            <w:tcBorders>
              <w:top w:val="nil"/>
              <w:left w:val="nil"/>
              <w:bottom w:val="nil"/>
              <w:right w:val="nil"/>
            </w:tcBorders>
            <w:shd w:val="clear" w:color="auto" w:fill="auto"/>
            <w:noWrap/>
            <w:vAlign w:val="bottom"/>
            <w:hideMark/>
          </w:tcPr>
          <w:p w14:paraId="74EE5DF4" w14:textId="47BE88E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105</w:t>
            </w:r>
          </w:p>
        </w:tc>
        <w:tc>
          <w:tcPr>
            <w:tcW w:w="1020" w:type="dxa"/>
            <w:tcBorders>
              <w:top w:val="nil"/>
              <w:left w:val="nil"/>
              <w:bottom w:val="nil"/>
              <w:right w:val="nil"/>
            </w:tcBorders>
            <w:shd w:val="clear" w:color="auto" w:fill="auto"/>
            <w:noWrap/>
            <w:vAlign w:val="bottom"/>
            <w:hideMark/>
          </w:tcPr>
          <w:p w14:paraId="779762D5" w14:textId="20635BEE"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05B775B3" w14:textId="5AD855C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890</w:t>
            </w:r>
          </w:p>
        </w:tc>
        <w:tc>
          <w:tcPr>
            <w:tcW w:w="1060" w:type="dxa"/>
            <w:tcBorders>
              <w:top w:val="nil"/>
              <w:left w:val="nil"/>
              <w:bottom w:val="nil"/>
              <w:right w:val="single" w:sz="4" w:space="0" w:color="auto"/>
            </w:tcBorders>
            <w:shd w:val="clear" w:color="auto" w:fill="auto"/>
            <w:vAlign w:val="center"/>
            <w:hideMark/>
          </w:tcPr>
          <w:p w14:paraId="6A2B124A" w14:textId="4F8EE618"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401</w:t>
            </w:r>
          </w:p>
        </w:tc>
      </w:tr>
      <w:tr w:rsidR="00876B2C" w:rsidRPr="00477393" w14:paraId="7919DEE9"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C023E6B" w14:textId="734A312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Cataract Creek at Sandy Hill</w:t>
            </w:r>
          </w:p>
        </w:tc>
        <w:tc>
          <w:tcPr>
            <w:tcW w:w="1120" w:type="dxa"/>
            <w:tcBorders>
              <w:top w:val="nil"/>
              <w:left w:val="nil"/>
              <w:bottom w:val="nil"/>
              <w:right w:val="nil"/>
            </w:tcBorders>
            <w:shd w:val="clear" w:color="auto" w:fill="auto"/>
            <w:noWrap/>
            <w:vAlign w:val="bottom"/>
            <w:hideMark/>
          </w:tcPr>
          <w:p w14:paraId="1D214652" w14:textId="7A730D2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2.217</w:t>
            </w:r>
          </w:p>
        </w:tc>
        <w:tc>
          <w:tcPr>
            <w:tcW w:w="1020" w:type="dxa"/>
            <w:tcBorders>
              <w:top w:val="nil"/>
              <w:left w:val="nil"/>
              <w:bottom w:val="nil"/>
              <w:right w:val="nil"/>
            </w:tcBorders>
            <w:shd w:val="clear" w:color="auto" w:fill="auto"/>
            <w:noWrap/>
            <w:vAlign w:val="bottom"/>
            <w:hideMark/>
          </w:tcPr>
          <w:p w14:paraId="20937B27" w14:textId="24C13B31"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54E845F5" w14:textId="775E43E6"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237</w:t>
            </w:r>
          </w:p>
        </w:tc>
        <w:tc>
          <w:tcPr>
            <w:tcW w:w="1060" w:type="dxa"/>
            <w:tcBorders>
              <w:top w:val="nil"/>
              <w:left w:val="nil"/>
              <w:bottom w:val="nil"/>
              <w:right w:val="single" w:sz="4" w:space="0" w:color="auto"/>
            </w:tcBorders>
            <w:shd w:val="clear" w:color="auto" w:fill="auto"/>
            <w:vAlign w:val="center"/>
            <w:hideMark/>
          </w:tcPr>
          <w:p w14:paraId="6DD0AA15" w14:textId="515E3EBF"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595</w:t>
            </w:r>
          </w:p>
        </w:tc>
      </w:tr>
      <w:tr w:rsidR="00876B2C" w:rsidRPr="00477393" w14:paraId="0CAE50FC"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70899770" w14:textId="5C200BE0"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Jilliby Creek at U/S Wyong River</w:t>
            </w:r>
          </w:p>
        </w:tc>
        <w:tc>
          <w:tcPr>
            <w:tcW w:w="1120" w:type="dxa"/>
            <w:tcBorders>
              <w:top w:val="nil"/>
              <w:left w:val="nil"/>
              <w:bottom w:val="nil"/>
              <w:right w:val="nil"/>
            </w:tcBorders>
            <w:shd w:val="clear" w:color="auto" w:fill="auto"/>
            <w:noWrap/>
            <w:vAlign w:val="bottom"/>
            <w:hideMark/>
          </w:tcPr>
          <w:p w14:paraId="69839B32" w14:textId="1401304A"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151.389</w:t>
            </w:r>
          </w:p>
        </w:tc>
        <w:tc>
          <w:tcPr>
            <w:tcW w:w="1020" w:type="dxa"/>
            <w:tcBorders>
              <w:top w:val="nil"/>
              <w:left w:val="nil"/>
              <w:bottom w:val="nil"/>
              <w:right w:val="nil"/>
            </w:tcBorders>
            <w:shd w:val="clear" w:color="auto" w:fill="auto"/>
            <w:noWrap/>
            <w:vAlign w:val="bottom"/>
            <w:hideMark/>
          </w:tcPr>
          <w:p w14:paraId="78E5C293" w14:textId="61AC1AF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33.246</w:t>
            </w:r>
          </w:p>
        </w:tc>
        <w:tc>
          <w:tcPr>
            <w:tcW w:w="1107" w:type="dxa"/>
            <w:tcBorders>
              <w:top w:val="nil"/>
              <w:left w:val="nil"/>
              <w:bottom w:val="nil"/>
              <w:right w:val="nil"/>
            </w:tcBorders>
            <w:shd w:val="clear" w:color="auto" w:fill="auto"/>
            <w:noWrap/>
            <w:vAlign w:val="bottom"/>
            <w:hideMark/>
          </w:tcPr>
          <w:p w14:paraId="21667372" w14:textId="2A941BC9"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color w:val="000000"/>
                <w:sz w:val="20"/>
                <w:szCs w:val="20"/>
                <w:lang w:eastAsia="en-AU"/>
              </w:rPr>
              <w:t>93</w:t>
            </w:r>
          </w:p>
        </w:tc>
        <w:tc>
          <w:tcPr>
            <w:tcW w:w="1060" w:type="dxa"/>
            <w:tcBorders>
              <w:top w:val="nil"/>
              <w:left w:val="nil"/>
              <w:bottom w:val="nil"/>
              <w:right w:val="single" w:sz="4" w:space="0" w:color="auto"/>
            </w:tcBorders>
            <w:shd w:val="clear" w:color="auto" w:fill="auto"/>
            <w:vAlign w:val="center"/>
            <w:hideMark/>
          </w:tcPr>
          <w:p w14:paraId="7267A192" w14:textId="44902314"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39</w:t>
            </w:r>
          </w:p>
        </w:tc>
      </w:tr>
      <w:tr w:rsidR="00876B2C" w:rsidRPr="00477393" w14:paraId="6B1646C6"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1665793D" w14:textId="2627EC30"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Sportsmans Creek at Gurranang Siding</w:t>
            </w:r>
          </w:p>
        </w:tc>
        <w:tc>
          <w:tcPr>
            <w:tcW w:w="1120" w:type="dxa"/>
            <w:tcBorders>
              <w:top w:val="nil"/>
              <w:left w:val="nil"/>
              <w:bottom w:val="nil"/>
              <w:right w:val="nil"/>
            </w:tcBorders>
            <w:shd w:val="clear" w:color="auto" w:fill="auto"/>
            <w:noWrap/>
            <w:vAlign w:val="bottom"/>
            <w:hideMark/>
          </w:tcPr>
          <w:p w14:paraId="4DE8DAA6" w14:textId="6D174627"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152.981</w:t>
            </w:r>
          </w:p>
        </w:tc>
        <w:tc>
          <w:tcPr>
            <w:tcW w:w="1020" w:type="dxa"/>
            <w:tcBorders>
              <w:top w:val="nil"/>
              <w:left w:val="nil"/>
              <w:bottom w:val="nil"/>
              <w:right w:val="nil"/>
            </w:tcBorders>
            <w:shd w:val="clear" w:color="auto" w:fill="auto"/>
            <w:noWrap/>
            <w:vAlign w:val="bottom"/>
            <w:hideMark/>
          </w:tcPr>
          <w:p w14:paraId="7918E2B3" w14:textId="4B53CF24"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4ABDE968" w14:textId="1ACD7FBF" w:rsidR="00876B2C" w:rsidRPr="00477393" w:rsidRDefault="00876B2C" w:rsidP="00477393">
            <w:pPr>
              <w:spacing w:after="0" w:line="240" w:lineRule="auto"/>
              <w:jc w:val="right"/>
              <w:rPr>
                <w:rFonts w:eastAsia="Times New Roman" w:cs="Arial"/>
                <w:color w:val="000000"/>
                <w:sz w:val="20"/>
                <w:szCs w:val="20"/>
                <w:lang w:eastAsia="en-AU"/>
              </w:rPr>
            </w:pPr>
            <w:r w:rsidRPr="00477393">
              <w:rPr>
                <w:rFonts w:eastAsia="Times New Roman" w:cs="Arial"/>
                <w:sz w:val="20"/>
                <w:szCs w:val="20"/>
                <w:lang w:eastAsia="en-AU"/>
              </w:rPr>
              <w:t>205</w:t>
            </w:r>
          </w:p>
        </w:tc>
        <w:tc>
          <w:tcPr>
            <w:tcW w:w="1060" w:type="dxa"/>
            <w:tcBorders>
              <w:top w:val="nil"/>
              <w:left w:val="nil"/>
              <w:bottom w:val="nil"/>
              <w:right w:val="single" w:sz="4" w:space="0" w:color="auto"/>
            </w:tcBorders>
            <w:shd w:val="clear" w:color="auto" w:fill="auto"/>
            <w:vAlign w:val="center"/>
            <w:hideMark/>
          </w:tcPr>
          <w:p w14:paraId="72B028B3" w14:textId="1EBA8DFC"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3</w:t>
            </w:r>
          </w:p>
        </w:tc>
      </w:tr>
      <w:tr w:rsidR="00876B2C" w:rsidRPr="00477393" w14:paraId="0B155407"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50A5FB90" w14:textId="0A986595"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Mammy Johnsons River at Pikes Crossing</w:t>
            </w:r>
          </w:p>
        </w:tc>
        <w:tc>
          <w:tcPr>
            <w:tcW w:w="1120" w:type="dxa"/>
            <w:tcBorders>
              <w:top w:val="nil"/>
              <w:left w:val="nil"/>
              <w:bottom w:val="nil"/>
              <w:right w:val="nil"/>
            </w:tcBorders>
            <w:shd w:val="clear" w:color="auto" w:fill="auto"/>
            <w:noWrap/>
            <w:vAlign w:val="bottom"/>
            <w:hideMark/>
          </w:tcPr>
          <w:p w14:paraId="0AB090DE" w14:textId="5C22415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1.979</w:t>
            </w:r>
          </w:p>
        </w:tc>
        <w:tc>
          <w:tcPr>
            <w:tcW w:w="1020" w:type="dxa"/>
            <w:tcBorders>
              <w:top w:val="nil"/>
              <w:left w:val="nil"/>
              <w:bottom w:val="nil"/>
              <w:right w:val="nil"/>
            </w:tcBorders>
            <w:shd w:val="clear" w:color="auto" w:fill="auto"/>
            <w:noWrap/>
            <w:vAlign w:val="bottom"/>
            <w:hideMark/>
          </w:tcPr>
          <w:p w14:paraId="32B2480D" w14:textId="4F7FE4F8"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7C82E56C" w14:textId="5BB9BB6D"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58</w:t>
            </w:r>
          </w:p>
        </w:tc>
        <w:tc>
          <w:tcPr>
            <w:tcW w:w="1060" w:type="dxa"/>
            <w:tcBorders>
              <w:top w:val="nil"/>
              <w:left w:val="nil"/>
              <w:bottom w:val="nil"/>
              <w:right w:val="single" w:sz="4" w:space="0" w:color="auto"/>
            </w:tcBorders>
            <w:shd w:val="clear" w:color="auto" w:fill="auto"/>
            <w:vAlign w:val="center"/>
            <w:hideMark/>
          </w:tcPr>
          <w:p w14:paraId="44A8641C" w14:textId="7426EE40"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104</w:t>
            </w:r>
          </w:p>
        </w:tc>
      </w:tr>
      <w:tr w:rsidR="00876B2C" w:rsidRPr="00477393" w14:paraId="77859FC5" w14:textId="77777777" w:rsidTr="00876B2C">
        <w:trPr>
          <w:trHeight w:val="300"/>
        </w:trPr>
        <w:tc>
          <w:tcPr>
            <w:tcW w:w="3880" w:type="dxa"/>
            <w:tcBorders>
              <w:top w:val="nil"/>
              <w:left w:val="single" w:sz="4" w:space="0" w:color="auto"/>
              <w:bottom w:val="nil"/>
              <w:right w:val="single" w:sz="4" w:space="0" w:color="auto"/>
            </w:tcBorders>
            <w:shd w:val="clear" w:color="auto" w:fill="auto"/>
            <w:noWrap/>
            <w:vAlign w:val="bottom"/>
            <w:hideMark/>
          </w:tcPr>
          <w:p w14:paraId="4C453974" w14:textId="4EBEEFFE"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Wadbilliga River at Wadbilliga</w:t>
            </w:r>
          </w:p>
        </w:tc>
        <w:tc>
          <w:tcPr>
            <w:tcW w:w="1120" w:type="dxa"/>
            <w:tcBorders>
              <w:top w:val="nil"/>
              <w:left w:val="nil"/>
              <w:bottom w:val="nil"/>
              <w:right w:val="nil"/>
            </w:tcBorders>
            <w:shd w:val="clear" w:color="auto" w:fill="auto"/>
            <w:noWrap/>
            <w:vAlign w:val="bottom"/>
            <w:hideMark/>
          </w:tcPr>
          <w:p w14:paraId="16B9F7BA" w14:textId="253603E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694</w:t>
            </w:r>
          </w:p>
        </w:tc>
        <w:tc>
          <w:tcPr>
            <w:tcW w:w="1020" w:type="dxa"/>
            <w:tcBorders>
              <w:top w:val="nil"/>
              <w:left w:val="nil"/>
              <w:bottom w:val="nil"/>
              <w:right w:val="nil"/>
            </w:tcBorders>
            <w:shd w:val="clear" w:color="auto" w:fill="auto"/>
            <w:noWrap/>
            <w:vAlign w:val="bottom"/>
            <w:hideMark/>
          </w:tcPr>
          <w:p w14:paraId="77615337" w14:textId="498F2B0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6BC24B1B" w14:textId="6E6F9DEB"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26</w:t>
            </w:r>
          </w:p>
        </w:tc>
        <w:tc>
          <w:tcPr>
            <w:tcW w:w="1060" w:type="dxa"/>
            <w:tcBorders>
              <w:top w:val="nil"/>
              <w:left w:val="nil"/>
              <w:bottom w:val="nil"/>
              <w:right w:val="single" w:sz="4" w:space="0" w:color="auto"/>
            </w:tcBorders>
            <w:shd w:val="clear" w:color="auto" w:fill="auto"/>
            <w:vAlign w:val="center"/>
            <w:hideMark/>
          </w:tcPr>
          <w:p w14:paraId="17C83AD4" w14:textId="62B280B4"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201</w:t>
            </w:r>
          </w:p>
        </w:tc>
      </w:tr>
      <w:tr w:rsidR="00876B2C" w:rsidRPr="00477393" w14:paraId="4C20C927" w14:textId="77777777" w:rsidTr="00876B2C">
        <w:trPr>
          <w:trHeight w:val="300"/>
        </w:trPr>
        <w:tc>
          <w:tcPr>
            <w:tcW w:w="3880" w:type="dxa"/>
            <w:tcBorders>
              <w:top w:val="nil"/>
              <w:left w:val="single" w:sz="4" w:space="0" w:color="auto"/>
              <w:bottom w:val="single" w:sz="4" w:space="0" w:color="auto"/>
              <w:right w:val="single" w:sz="4" w:space="0" w:color="auto"/>
            </w:tcBorders>
            <w:shd w:val="clear" w:color="auto" w:fill="auto"/>
            <w:noWrap/>
            <w:vAlign w:val="bottom"/>
            <w:hideMark/>
          </w:tcPr>
          <w:p w14:paraId="5C4F30B7" w14:textId="2A65DA82"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Tuross River D/S Wadbilliga Junction</w:t>
            </w:r>
          </w:p>
        </w:tc>
        <w:tc>
          <w:tcPr>
            <w:tcW w:w="1120" w:type="dxa"/>
            <w:tcBorders>
              <w:top w:val="nil"/>
              <w:left w:val="nil"/>
              <w:bottom w:val="single" w:sz="4" w:space="0" w:color="auto"/>
              <w:right w:val="nil"/>
            </w:tcBorders>
            <w:shd w:val="clear" w:color="auto" w:fill="auto"/>
            <w:noWrap/>
            <w:vAlign w:val="bottom"/>
            <w:hideMark/>
          </w:tcPr>
          <w:p w14:paraId="650CC8E6" w14:textId="64A1257C"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149.761</w:t>
            </w:r>
          </w:p>
        </w:tc>
        <w:tc>
          <w:tcPr>
            <w:tcW w:w="1020" w:type="dxa"/>
            <w:tcBorders>
              <w:top w:val="nil"/>
              <w:left w:val="nil"/>
              <w:bottom w:val="single" w:sz="4" w:space="0" w:color="auto"/>
              <w:right w:val="nil"/>
            </w:tcBorders>
            <w:shd w:val="clear" w:color="auto" w:fill="auto"/>
            <w:noWrap/>
            <w:vAlign w:val="bottom"/>
            <w:hideMark/>
          </w:tcPr>
          <w:p w14:paraId="36841964" w14:textId="36E44C34"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36.197</w:t>
            </w:r>
          </w:p>
        </w:tc>
        <w:tc>
          <w:tcPr>
            <w:tcW w:w="1107" w:type="dxa"/>
            <w:tcBorders>
              <w:top w:val="nil"/>
              <w:left w:val="nil"/>
              <w:bottom w:val="single" w:sz="4" w:space="0" w:color="auto"/>
              <w:right w:val="nil"/>
            </w:tcBorders>
            <w:shd w:val="clear" w:color="auto" w:fill="auto"/>
            <w:noWrap/>
            <w:vAlign w:val="bottom"/>
            <w:hideMark/>
          </w:tcPr>
          <w:p w14:paraId="04CED225" w14:textId="5CC6474F" w:rsidR="00876B2C" w:rsidRPr="00477393" w:rsidRDefault="00876B2C" w:rsidP="00477393">
            <w:pPr>
              <w:spacing w:after="0" w:line="240" w:lineRule="auto"/>
              <w:jc w:val="right"/>
              <w:rPr>
                <w:rFonts w:eastAsia="Times New Roman" w:cs="Arial"/>
                <w:sz w:val="20"/>
                <w:szCs w:val="20"/>
                <w:lang w:eastAsia="en-AU"/>
              </w:rPr>
            </w:pPr>
            <w:r w:rsidRPr="00477393">
              <w:rPr>
                <w:rFonts w:eastAsia="Times New Roman" w:cs="Arial"/>
                <w:sz w:val="20"/>
                <w:szCs w:val="20"/>
                <w:lang w:eastAsia="en-AU"/>
              </w:rPr>
              <w:t>918</w:t>
            </w:r>
          </w:p>
        </w:tc>
        <w:tc>
          <w:tcPr>
            <w:tcW w:w="1060" w:type="dxa"/>
            <w:tcBorders>
              <w:top w:val="nil"/>
              <w:left w:val="nil"/>
              <w:bottom w:val="single" w:sz="4" w:space="0" w:color="auto"/>
              <w:right w:val="single" w:sz="4" w:space="0" w:color="auto"/>
            </w:tcBorders>
            <w:shd w:val="clear" w:color="auto" w:fill="auto"/>
            <w:vAlign w:val="center"/>
            <w:hideMark/>
          </w:tcPr>
          <w:p w14:paraId="0D608D7E" w14:textId="52ED10CD" w:rsidR="00876B2C" w:rsidRPr="00477393" w:rsidRDefault="00876B2C" w:rsidP="00477393">
            <w:pPr>
              <w:spacing w:after="0" w:line="240" w:lineRule="auto"/>
              <w:jc w:val="right"/>
              <w:rPr>
                <w:rFonts w:eastAsia="Times New Roman" w:cs="Times New Roman"/>
                <w:sz w:val="20"/>
                <w:szCs w:val="20"/>
                <w:lang w:eastAsia="en-AU"/>
              </w:rPr>
            </w:pPr>
            <w:r w:rsidRPr="00477393">
              <w:rPr>
                <w:rFonts w:eastAsia="Times New Roman" w:cs="Times New Roman"/>
                <w:iCs/>
                <w:sz w:val="20"/>
                <w:szCs w:val="20"/>
                <w:lang w:eastAsia="en-AU"/>
              </w:rPr>
              <w:t>7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5F51750D" w14:textId="77777777" w:rsidR="006563F2" w:rsidRPr="00B13C08" w:rsidRDefault="006563F2" w:rsidP="006563F2">
      <w:pPr>
        <w:spacing w:line="360" w:lineRule="auto"/>
        <w:rPr>
          <w:caps/>
        </w:rPr>
      </w:pPr>
      <w:r>
        <w:rPr>
          <w:caps/>
        </w:rPr>
        <w:lastRenderedPageBreak/>
        <w:t>VEGETATION SURVEYS</w:t>
      </w:r>
    </w:p>
    <w:p w14:paraId="530466F6" w14:textId="77777777" w:rsidR="006563F2" w:rsidRDefault="006563F2" w:rsidP="006563F2">
      <w:pPr>
        <w:shd w:val="clear" w:color="auto" w:fill="FFFFFF"/>
        <w:spacing w:after="0" w:line="360" w:lineRule="auto"/>
        <w:rPr>
          <w:rFonts w:eastAsia="Times New Roman" w:cs="Arial"/>
          <w:lang w:eastAsia="en-AU"/>
        </w:rPr>
      </w:pPr>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563F2">
        <w:rPr>
          <w:rFonts w:eastAsia="Times New Roman" w:cs="Arial"/>
          <w:color w:val="FF0000"/>
          <w:lang w:eastAsia="en-AU"/>
        </w:rPr>
        <w:t>maximum 2m elevational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p>
    <w:p w14:paraId="5D997426" w14:textId="77777777" w:rsidR="00A80CFC" w:rsidRDefault="00A80CFC" w:rsidP="006563F2">
      <w:pPr>
        <w:shd w:val="clear" w:color="auto" w:fill="FFFFFF"/>
        <w:spacing w:after="0" w:line="360" w:lineRule="auto"/>
        <w:rPr>
          <w:rFonts w:eastAsia="Times New Roman" w:cs="Arial"/>
          <w:lang w:eastAsia="en-AU"/>
        </w:rPr>
      </w:pPr>
    </w:p>
    <w:p w14:paraId="6309C359" w14:textId="77777777" w:rsidR="00A80CFC" w:rsidRDefault="00A80CFC" w:rsidP="00A80CFC">
      <w:pPr>
        <w:shd w:val="clear" w:color="auto" w:fill="FFFFFF"/>
        <w:spacing w:after="0" w:line="360" w:lineRule="auto"/>
        <w:rPr>
          <w:rFonts w:eastAsia="Times New Roman" w:cs="Arial"/>
          <w:lang w:eastAsia="en-AU"/>
        </w:rPr>
      </w:pPr>
      <w:r>
        <w:rPr>
          <w:rFonts w:eastAsia="Times New Roman" w:cs="Arial"/>
          <w:lang w:eastAsia="en-AU"/>
        </w:rPr>
        <w:t>TRAIT DATA COLLECTION</w:t>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0C42F9BB"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seed) triad of traits </w:t>
      </w:r>
      <w:r w:rsidR="00642434">
        <w:rPr>
          <w:rFonts w:eastAsia="Times New Roman" w:cs="Arial"/>
          <w:lang w:eastAsia="en-AU"/>
        </w:rPr>
        <w:t>introduced</w:t>
      </w:r>
      <w:r>
        <w:rPr>
          <w:rFonts w:eastAsia="Times New Roman" w:cs="Arial"/>
          <w:lang w:eastAsia="en-AU"/>
        </w:rPr>
        <w:t xml:space="preserve"> by Westoby et al. (1998)</w:t>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estoby et al. 1998)</w:t>
      </w:r>
      <w:r w:rsidR="00642434">
        <w:rPr>
          <w:rFonts w:eastAsia="Times New Roman" w:cs="Arial"/>
          <w:lang w:eastAsia="en-AU"/>
        </w:rPr>
        <w:t xml:space="preserve">. </w:t>
      </w:r>
      <w:r w:rsidR="004F58F3" w:rsidRPr="004F58F3">
        <w:rPr>
          <w:rFonts w:eastAsia="Times New Roman" w:cs="Arial"/>
          <w:highlight w:val="yellow"/>
          <w:lang w:eastAsia="en-AU"/>
        </w:rPr>
        <w:t>LEPS ET AL SAID DIAZ ET AL SAID LHS IS ENOUGH</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29402E05"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 (Leishman et al. 2000</w:t>
      </w:r>
      <w:r w:rsidR="0091478D">
        <w:rPr>
          <w:rFonts w:eastAsia="Times New Roman" w:cs="Arial"/>
          <w:lang w:eastAsia="en-AU"/>
        </w:rPr>
        <w:t>)</w:t>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91478D">
        <w:rPr>
          <w:rFonts w:eastAsia="Times New Roman" w:cs="Arial"/>
          <w:lang w:eastAsia="en-AU"/>
        </w:rPr>
        <w:t>(</w:t>
      </w:r>
      <w:r w:rsidR="00B7199E">
        <w:rPr>
          <w:rFonts w:eastAsia="Times New Roman" w:cs="Arial"/>
          <w:lang w:eastAsia="en-AU"/>
        </w:rPr>
        <w:t>Moles &amp; Westoby 2006</w:t>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77777777"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lastRenderedPageBreak/>
        <w:t>Maximum canopy height integrates the central trade-off between competition for light, and construction and maintenance of costly support structures such as woody stems</w:t>
      </w:r>
      <w:r w:rsidR="000C0E74">
        <w:rPr>
          <w:rFonts w:eastAsia="Times New Roman" w:cs="Arial"/>
          <w:lang w:eastAsia="en-AU"/>
        </w:rPr>
        <w:t xml:space="preserve"> (REFS – Westoby 1998 not enough)</w:t>
      </w:r>
      <w:r>
        <w:rPr>
          <w:rFonts w:eastAsia="Times New Roman" w:cs="Arial"/>
          <w:lang w:eastAsia="en-AU"/>
        </w:rPr>
        <w:t>.</w:t>
      </w:r>
      <w:r w:rsidR="000C0E74">
        <w:rPr>
          <w:rFonts w:eastAsia="Times New Roman" w:cs="Arial"/>
          <w:lang w:eastAsia="en-AU"/>
        </w:rPr>
        <w:t xml:space="preserve"> These costs are particularly accentuated where plants are must defend stems from mechanical disturbance (REF?).</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12274662" w:rsidR="0091478D" w:rsidRDefault="00830A46" w:rsidP="00510699">
      <w:pPr>
        <w:shd w:val="clear" w:color="auto" w:fill="FFFFFF"/>
        <w:spacing w:after="0" w:line="360" w:lineRule="auto"/>
        <w:rPr>
          <w:rFonts w:eastAsia="Times New Roman" w:cs="Arial"/>
          <w:lang w:eastAsia="en-AU"/>
        </w:rPr>
      </w:pPr>
      <w:commentRangeStart w:id="2"/>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DF104A">
        <w:rPr>
          <w:rFonts w:eastAsia="Times New Roman" w:cs="Arial"/>
          <w:lang w:eastAsia="en-AU"/>
        </w:rPr>
        <w:t>(Wright et al. 2004</w:t>
      </w:r>
      <w:r w:rsidR="00514A50">
        <w:rPr>
          <w:rFonts w:eastAsia="Times New Roman" w:cs="Arial"/>
          <w:lang w:eastAsia="en-AU"/>
        </w:rPr>
        <w:t>; Reich &amp; Wright 2003</w:t>
      </w:r>
      <w:r w:rsidR="00DF104A">
        <w:rPr>
          <w:rFonts w:eastAsia="Times New Roman" w:cs="Arial"/>
          <w:lang w:eastAsia="en-AU"/>
        </w:rPr>
        <w:t xml:space="preserve">). </w:t>
      </w:r>
      <w:commentRangeEnd w:id="2"/>
      <w:r w:rsidR="00510699">
        <w:rPr>
          <w:rStyle w:val="CommentReference"/>
        </w:rPr>
        <w:commentReference w:id="2"/>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0AA4D5AC"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Pr>
          <w:rFonts w:eastAsia="Times New Roman" w:cs="Arial"/>
          <w:lang w:eastAsia="en-AU"/>
        </w:rPr>
        <w:t xml:space="preserve">(Chave et al. 2009).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 (</w:t>
      </w:r>
      <w:r w:rsidR="00490E84">
        <w:rPr>
          <w:noProof/>
        </w:rPr>
        <w:t xml:space="preserve">e.g. </w:t>
      </w:r>
      <w:r w:rsidR="00490E84" w:rsidRPr="00C87975">
        <w:rPr>
          <w:noProof/>
        </w:rPr>
        <w:t xml:space="preserve">King </w:t>
      </w:r>
      <w:r w:rsidR="00490E84" w:rsidRPr="00C87975">
        <w:rPr>
          <w:i/>
          <w:noProof/>
        </w:rPr>
        <w:t>et al.</w:t>
      </w:r>
      <w:r w:rsidR="00490E84" w:rsidRPr="00C87975">
        <w:rPr>
          <w:noProof/>
        </w:rPr>
        <w:t xml:space="preserve"> 2006; Poorter </w:t>
      </w:r>
      <w:r w:rsidR="00490E84" w:rsidRPr="00C87975">
        <w:rPr>
          <w:i/>
          <w:noProof/>
        </w:rPr>
        <w:t>et al.</w:t>
      </w:r>
      <w:r w:rsidR="00490E84" w:rsidRPr="00C87975">
        <w:rPr>
          <w:noProof/>
        </w:rPr>
        <w:t xml:space="preserve"> 2008, 2010; Kraft </w:t>
      </w:r>
      <w:r w:rsidR="00490E84" w:rsidRPr="00C87975">
        <w:rPr>
          <w:i/>
          <w:noProof/>
        </w:rPr>
        <w:t>et al.</w:t>
      </w:r>
      <w:r w:rsidR="00490E84" w:rsidRPr="00C87975">
        <w:rPr>
          <w:noProof/>
        </w:rPr>
        <w:t xml:space="preserve"> 2010; Wright </w:t>
      </w:r>
      <w:r w:rsidR="00490E84" w:rsidRPr="00C87975">
        <w:rPr>
          <w:i/>
          <w:noProof/>
        </w:rPr>
        <w:t>et al.</w:t>
      </w:r>
      <w:r w:rsidR="00490E84" w:rsidRPr="00C87975">
        <w:rPr>
          <w:noProof/>
        </w:rPr>
        <w:t xml:space="preserve"> 2010</w:t>
      </w:r>
      <w:r w:rsidR="00490E84">
        <w:rPr>
          <w:noProof/>
        </w:rPr>
        <w:t>)</w:t>
      </w:r>
      <w:r w:rsidR="00510699">
        <w:rPr>
          <w:noProof/>
        </w:rPr>
        <w:t xml:space="preserve">. Wood density has also been associated </w:t>
      </w:r>
      <w:r w:rsidR="0091478D">
        <w:rPr>
          <w:noProof/>
        </w:rPr>
        <w:t xml:space="preserve">with </w:t>
      </w:r>
      <w:r w:rsidR="00510699">
        <w:rPr>
          <w:noProof/>
        </w:rPr>
        <w:t>environmental stress tolerance (Martínez-Cabrera et al. 2009; Preston, Cornwell &amp; Denoyer 2006</w:t>
      </w:r>
      <w:r w:rsidR="00510699" w:rsidRPr="00636F75">
        <w:rPr>
          <w:noProof/>
        </w:rPr>
        <w:t>)</w:t>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enhanced resistance to disturbance (Lawson et al. 2014</w:t>
      </w:r>
      <w:r w:rsidR="00510699">
        <w:rPr>
          <w:rFonts w:eastAsia="Times New Roman" w:cs="Arial"/>
          <w:lang w:eastAsia="en-AU"/>
        </w:rPr>
        <w:t xml:space="preserve">; </w:t>
      </w:r>
      <w:r w:rsidR="00510699" w:rsidRPr="00C87975">
        <w:rPr>
          <w:noProof/>
        </w:rPr>
        <w:t xml:space="preserve">Curran </w:t>
      </w:r>
      <w:r w:rsidR="00510699" w:rsidRPr="00C87975">
        <w:rPr>
          <w:i/>
          <w:noProof/>
        </w:rPr>
        <w:t>et al.</w:t>
      </w:r>
      <w:r w:rsidR="00510699" w:rsidRPr="00C87975">
        <w:rPr>
          <w:noProof/>
        </w:rPr>
        <w:t xml:space="preserve"> 2008</w:t>
      </w:r>
      <w:r w:rsidR="00510699">
        <w:rPr>
          <w:noProof/>
        </w:rPr>
        <w:t>, Telewski 1995</w:t>
      </w:r>
      <w:r w:rsidR="00490E84">
        <w:rPr>
          <w:rFonts w:eastAsia="Times New Roman" w:cs="Arial"/>
          <w:lang w:eastAsia="en-AU"/>
        </w:rPr>
        <w:t>)</w:t>
      </w:r>
      <w:r w:rsidR="00510699">
        <w:rPr>
          <w:rFonts w:eastAsia="Times New Roman" w:cs="Arial"/>
          <w:lang w:eastAsia="en-AU"/>
        </w:rPr>
        <w:t>.</w:t>
      </w:r>
      <w:r w:rsidR="00490E84">
        <w:rPr>
          <w:noProof/>
        </w:rPr>
        <w:t xml:space="preserve"> </w:t>
      </w:r>
      <w:r w:rsidR="00510699">
        <w:rPr>
          <w:noProof/>
        </w:rPr>
        <w:t xml:space="preserve">These latter two associations </w:t>
      </w:r>
      <w:r w:rsidR="0091478D">
        <w:rPr>
          <w:noProof/>
        </w:rPr>
        <w:t xml:space="preserve">are significant in riparian environments, where flooding disturbance and pulsed periods of water stress are often commonplace (REF).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commentRangeStart w:id="3"/>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6043615F"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 xml:space="preserve">conditions </w:t>
      </w:r>
      <w:commentRangeStart w:id="4"/>
      <w:r>
        <w:rPr>
          <w:noProof/>
        </w:rPr>
        <w:t>(</w:t>
      </w:r>
      <w:r w:rsidRPr="00952F6C">
        <w:rPr>
          <w:noProof/>
        </w:rPr>
        <w:t>Parkhurst and Loucks 1972; Givnish 1987; Fonseca et al. 2000</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C90E4D" w:rsidRPr="00C90E4D">
        <w:rPr>
          <w:noProof/>
          <w:highlight w:val="yellow"/>
        </w:rPr>
        <w:t xml:space="preserve">(Van Steenis 1950 something). </w:t>
      </w:r>
      <w:r w:rsidRPr="00C90E4D">
        <w:rPr>
          <w:noProof/>
          <w:highlight w:val="yellow"/>
        </w:rPr>
        <w:t xml:space="preserve"> </w:t>
      </w:r>
      <w:commentRangeEnd w:id="4"/>
      <w:r w:rsidRPr="00C90E4D">
        <w:rPr>
          <w:rStyle w:val="CommentReference"/>
          <w:highlight w:val="yellow"/>
        </w:rPr>
        <w:commentReference w:id="4"/>
      </w:r>
      <w:commentRangeEnd w:id="3"/>
      <w:r w:rsidR="0020756A">
        <w:rPr>
          <w:rStyle w:val="CommentReference"/>
        </w:rPr>
        <w:commentReference w:id="3"/>
      </w:r>
    </w:p>
    <w:p w14:paraId="0C10AD04" w14:textId="77777777" w:rsidR="00514A50" w:rsidRDefault="0020756A" w:rsidP="00510699">
      <w:pPr>
        <w:shd w:val="clear" w:color="auto" w:fill="FFFFFF"/>
        <w:spacing w:after="0" w:line="360" w:lineRule="auto"/>
        <w:rPr>
          <w:rFonts w:eastAsia="Times New Roman" w:cs="Arial"/>
          <w:lang w:eastAsia="en-AU"/>
        </w:rPr>
      </w:pPr>
      <w:r>
        <w:rPr>
          <w:rStyle w:val="CommentReference"/>
        </w:rPr>
        <w:commentReference w:id="5"/>
      </w:r>
    </w:p>
    <w:p w14:paraId="5539B4EC" w14:textId="21DEA3F8" w:rsidR="00561C80" w:rsidRPr="00561C80" w:rsidRDefault="00561C80" w:rsidP="00510699">
      <w:pPr>
        <w:shd w:val="clear" w:color="auto" w:fill="FFFFFF"/>
        <w:spacing w:after="0" w:line="360" w:lineRule="auto"/>
        <w:rPr>
          <w:rFonts w:eastAsia="Times New Roman" w:cs="Arial"/>
          <w:i/>
          <w:lang w:eastAsia="en-AU"/>
        </w:rPr>
      </w:pPr>
      <w:r w:rsidRPr="00561C80">
        <w:rPr>
          <w:rFonts w:eastAsia="Times New Roman" w:cs="Arial"/>
          <w:i/>
          <w:lang w:eastAsia="en-AU"/>
        </w:rPr>
        <w:t>D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45584EF3"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 (REF</w:t>
      </w:r>
      <w:r w:rsidR="00AC4F91">
        <w:rPr>
          <w:rFonts w:eastAsia="Times New Roman" w:cs="Arial"/>
          <w:lang w:eastAsia="en-AU"/>
        </w:rPr>
        <w:t xml:space="preserve"> – Westoby 1998, plus more?</w:t>
      </w:r>
      <w:r w:rsidR="00E70432">
        <w:rPr>
          <w:rFonts w:eastAsia="Times New Roman" w:cs="Arial"/>
          <w:lang w:eastAsia="en-AU"/>
        </w:rPr>
        <w:t xml:space="preserve"> – Michaels et al 1988 for seed size</w:t>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77777777"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Hagl</w:t>
      </w:r>
      <w:r w:rsidRPr="006B3539">
        <w:t>ö</w:t>
      </w:r>
      <w:r w:rsidRPr="006B3539">
        <w:rPr>
          <w:rFonts w:cs="Arial"/>
        </w:rPr>
        <w:t>f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r>
        <w:rPr>
          <w:rFonts w:cs="Arial"/>
        </w:rPr>
        <w:t>Mitutoyo America, Illinois USA</w:t>
      </w:r>
      <w:r w:rsidRPr="006B3539">
        <w:rPr>
          <w:rFonts w:cs="Arial"/>
        </w:rPr>
        <w:t xml:space="preserve">) to calculate wet volume, then oven-dried at 80°C for 48 hours and weighed using a microbalance (Mettler Toledo, Greifense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Species for which data could not be obtained in the field were assigned values from the Global Wood Density Database (</w:t>
      </w:r>
      <w:r w:rsidR="003E5BB5" w:rsidRPr="00EE4529">
        <w:rPr>
          <w:highlight w:val="yellow"/>
        </w:rPr>
        <w:t>Chave et al. 2009</w:t>
      </w:r>
      <w:r w:rsidR="003E5BB5">
        <w:t xml:space="preserve">). </w:t>
      </w:r>
    </w:p>
    <w:p w14:paraId="6585A80E" w14:textId="4AB265FF" w:rsidR="003E5BB5" w:rsidRDefault="008E6948" w:rsidP="00A80CFC">
      <w:pPr>
        <w:shd w:val="clear" w:color="auto" w:fill="FFFFFF"/>
        <w:spacing w:after="0" w:line="360" w:lineRule="auto"/>
        <w:rPr>
          <w:rFonts w:cs="Arial"/>
        </w:rPr>
      </w:pPr>
      <w:r>
        <w:t>SLA</w:t>
      </w:r>
      <w:r w:rsidR="003E5BB5">
        <w:t xml:space="preserve"> was measured once for each species according to the procedure defined by </w:t>
      </w:r>
      <w:r w:rsidR="004D68C7">
        <w:t>Cornellisen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ImageJ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area divided by dry mass. </w:t>
      </w:r>
    </w:p>
    <w:p w14:paraId="00733B3A" w14:textId="77777777" w:rsidR="004F58F3" w:rsidRDefault="004F58F3" w:rsidP="00A80CFC">
      <w:pPr>
        <w:shd w:val="clear" w:color="auto" w:fill="FFFFFF"/>
        <w:spacing w:after="0" w:line="360" w:lineRule="auto"/>
        <w:rPr>
          <w:rFonts w:cs="Arial"/>
        </w:rPr>
      </w:pPr>
    </w:p>
    <w:p w14:paraId="0A9F5BB4" w14:textId="2E667D77" w:rsidR="00705B3A" w:rsidRDefault="00705B3A">
      <w:r>
        <w:lastRenderedPageBreak/>
        <w:t>HYDROLOGICAL ANALYSIS</w:t>
      </w:r>
    </w:p>
    <w:p w14:paraId="2CE80ACF" w14:textId="77777777" w:rsidR="00705B3A" w:rsidRDefault="00705B3A"/>
    <w:p w14:paraId="269704C9" w14:textId="3F9ED188" w:rsidR="00705B3A" w:rsidRDefault="00260261" w:rsidP="00705B3A">
      <w:pPr>
        <w:spacing w:line="360" w:lineRule="auto"/>
      </w:pPr>
      <w:r>
        <w:t xml:space="preserve">Daily discharge data for each of the 15 sites </w:t>
      </w:r>
      <w:r w:rsidR="00404441">
        <w:t xml:space="preserve">were taken with permission from Lawson et al. (2014, in review). </w:t>
      </w:r>
      <w:r>
        <w:t xml:space="preserve">Hydrological analysis was identical to Lawson et al. (2014), with the inclusion of a further 8 metrics describing flow seasonality; the reader is referred to this publication for a full description of analysis methods. </w:t>
      </w:r>
      <w:r w:rsidR="00404441">
        <w:t>We</w:t>
      </w:r>
      <w:r>
        <w:t xml:space="preserve"> </w:t>
      </w:r>
      <w:r w:rsidR="00404441">
        <w:t>generat</w:t>
      </w:r>
      <w:r>
        <w:t>ed</w:t>
      </w:r>
      <w:r w:rsidR="00404441">
        <w:t xml:space="preserve"> set of</w:t>
      </w:r>
      <w:r w:rsidR="00705B3A" w:rsidRPr="00EA700F">
        <w:t xml:space="preserve"> </w:t>
      </w:r>
      <w:r w:rsidR="005467D4">
        <w:t>3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commentRangeStart w:id="6"/>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commentRangeStart w:id="7"/>
      <w:r w:rsidR="00705B3A" w:rsidRPr="00EA59C7">
        <w:rPr>
          <w:b/>
        </w:rPr>
        <w:t xml:space="preserve">Table </w:t>
      </w:r>
      <w:r w:rsidR="00EA59C7" w:rsidRPr="00EA59C7">
        <w:rPr>
          <w:b/>
        </w:rPr>
        <w:t>X</w:t>
      </w:r>
      <w:r w:rsidR="00705B3A" w:rsidRPr="00EA59C7">
        <w:rPr>
          <w:b/>
        </w:rPr>
        <w:t xml:space="preserve"> </w:t>
      </w:r>
      <w:commentRangeEnd w:id="7"/>
      <w:r w:rsidR="00EA59C7">
        <w:rPr>
          <w:rStyle w:val="CommentReference"/>
        </w:rPr>
        <w:commentReference w:id="7"/>
      </w:r>
      <w:r w:rsidR="00705B3A" w:rsidRPr="00EA700F">
        <w:t xml:space="preserve">for </w:t>
      </w:r>
      <w:r w:rsidR="008A485E">
        <w:t>descriptions of individual metrics</w:t>
      </w:r>
      <w:r w:rsidR="00705B3A" w:rsidRPr="00EA700F">
        <w:t xml:space="preserve">). </w:t>
      </w:r>
      <w:commentRangeEnd w:id="6"/>
      <w:r w:rsidR="00404441">
        <w:rPr>
          <w:rStyle w:val="CommentReference"/>
        </w:rPr>
        <w:commentReference w:id="6"/>
      </w:r>
      <w:r w:rsidR="00705B3A" w:rsidRPr="00EA700F">
        <w:t xml:space="preserve">Metrics of flow magnitude </w:t>
      </w:r>
      <w:r w:rsidR="00705B3A">
        <w:t xml:space="preserve">which had units ML / day </w:t>
      </w:r>
      <w:r w:rsidR="00705B3A" w:rsidRPr="00EA700F">
        <w:t>were normalised by mean daily flow to allow for comparison between different sizes of river.</w:t>
      </w:r>
    </w:p>
    <w:p w14:paraId="325894F4" w14:textId="7322B9B2" w:rsidR="00705B3A" w:rsidRDefault="008A485E">
      <w:pPr>
        <w:rPr>
          <w:i/>
        </w:rPr>
      </w:pPr>
      <w:r w:rsidRPr="008A485E">
        <w:rPr>
          <w:i/>
        </w:rPr>
        <w:t xml:space="preserve">Table 3 </w:t>
      </w:r>
      <w:r>
        <w:rPr>
          <w:i/>
        </w:rPr>
        <w:t>–</w:t>
      </w:r>
      <w:r w:rsidRPr="008A485E">
        <w:rPr>
          <w:i/>
        </w:rPr>
        <w:t xml:space="preserve"> descriptions</w:t>
      </w:r>
    </w:p>
    <w:p w14:paraId="360151D3" w14:textId="11CFD0F4" w:rsidR="00173DD4" w:rsidRDefault="00173DD4">
      <w:pPr>
        <w:rPr>
          <w:i/>
        </w:rPr>
      </w:pPr>
      <w:r>
        <w:rPr>
          <w:i/>
        </w:rPr>
        <w:t>Table X – summary statistics for hydrological metric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1960"/>
        <w:gridCol w:w="831"/>
        <w:gridCol w:w="831"/>
        <w:gridCol w:w="831"/>
        <w:gridCol w:w="831"/>
      </w:tblGrid>
      <w:tr w:rsidR="00F20D5A" w:rsidRPr="00F20D5A" w14:paraId="171253ED" w14:textId="77777777" w:rsidTr="00F20D5A">
        <w:trPr>
          <w:tblHeader/>
        </w:trPr>
        <w:tc>
          <w:tcPr>
            <w:tcW w:w="1960"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B89AC2B" w14:textId="77CB268D"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Pr>
                <w:rFonts w:ascii="Segoe UI" w:eastAsia="Times New Roman" w:hAnsi="Segoe UI" w:cs="Segoe UI"/>
                <w:b/>
                <w:bCs/>
                <w:color w:val="555555"/>
                <w:sz w:val="17"/>
                <w:szCs w:val="17"/>
                <w:lang w:eastAsia="en-AU"/>
              </w:rPr>
              <w:t>metric</w:t>
            </w:r>
          </w:p>
        </w:tc>
        <w:tc>
          <w:tcPr>
            <w:tcW w:w="831" w:type="dxa"/>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B9EF0D3"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B89843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5A27A0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530AAB8"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sd</w:t>
            </w:r>
          </w:p>
        </w:tc>
      </w:tr>
      <w:tr w:rsidR="00F20D5A" w:rsidRPr="00F20D5A" w14:paraId="0DDBFC7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73400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HSPeak</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0059A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7CCBF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FA98A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2829E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34</w:t>
            </w:r>
          </w:p>
        </w:tc>
      </w:tr>
      <w:tr w:rsidR="00F20D5A" w:rsidRPr="00F20D5A" w14:paraId="07E27299"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7C70D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DFAnnHSNu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900A9C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7E76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386E8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99AF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6</w:t>
            </w:r>
          </w:p>
        </w:tc>
      </w:tr>
      <w:tr w:rsidR="00F20D5A" w:rsidRPr="00F20D5A" w14:paraId="002C441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3B175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AnnHSNu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EFC24C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1B9F8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C4424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42F932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r>
      <w:tr w:rsidR="00F20D5A" w:rsidRPr="00F20D5A" w14:paraId="47F6A7F5"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7E1C2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AnnHSPeak</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0BF6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067FD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623AC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75096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123A6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0C98F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RateRise</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53DC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3430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3773C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6087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7</w:t>
            </w:r>
          </w:p>
        </w:tc>
      </w:tr>
      <w:tr w:rsidR="00F20D5A" w:rsidRPr="00F20D5A" w14:paraId="7B94E5F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87CB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RateFall</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A7532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2F17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9DCE0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F588F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3</w:t>
            </w:r>
          </w:p>
        </w:tc>
      </w:tr>
      <w:tr w:rsidR="00F20D5A" w:rsidRPr="00F20D5A" w14:paraId="741167A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6D8E7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AnnMRateRise</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0049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0E73C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7D741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DA559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32B4D95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E5BFD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AnnMRateFall</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C918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6822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F0A6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38BC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4</w:t>
            </w:r>
          </w:p>
        </w:tc>
      </w:tr>
      <w:tr w:rsidR="00F20D5A" w:rsidRPr="00F20D5A" w14:paraId="05DE689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50161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AS20YrARI</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CD5E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5820A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09.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E9264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26.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6EE8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81.19</w:t>
            </w:r>
          </w:p>
        </w:tc>
      </w:tr>
      <w:tr w:rsidR="00F20D5A" w:rsidRPr="00F20D5A" w14:paraId="48C797C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59E9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A50BA0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5FC7AF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2068E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9B819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2B4D64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107A2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DF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2ADF7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CAD18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D451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52FCB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5</w:t>
            </w:r>
          </w:p>
        </w:tc>
      </w:tr>
      <w:tr w:rsidR="00F20D5A" w:rsidRPr="00F20D5A" w14:paraId="3E36673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2C3C11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in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D27D1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15EC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18C8A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6A2F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8</w:t>
            </w:r>
          </w:p>
        </w:tc>
      </w:tr>
      <w:tr w:rsidR="00F20D5A" w:rsidRPr="00F20D5A" w14:paraId="306F2CD1"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640DB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in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6F081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960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D6F37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6EFE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3</w:t>
            </w:r>
          </w:p>
        </w:tc>
      </w:tr>
      <w:tr w:rsidR="00F20D5A" w:rsidRPr="00F20D5A" w14:paraId="6E176A86"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3269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_Max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FF752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3D8D6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67033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F2F11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r>
      <w:tr w:rsidR="00F20D5A" w:rsidRPr="00F20D5A" w14:paraId="67AE1A8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ACDA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_MaxM</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59D71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9DED5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A613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40E56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6</w:t>
            </w:r>
          </w:p>
        </w:tc>
      </w:tr>
      <w:tr w:rsidR="00F20D5A" w:rsidRPr="00F20D5A" w14:paraId="42DF6D57"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E108D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DFMDFSpring</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F1C509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C4D2ED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0BA4F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C5231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5</w:t>
            </w:r>
          </w:p>
        </w:tc>
      </w:tr>
      <w:tr w:rsidR="00F20D5A" w:rsidRPr="00F20D5A" w14:paraId="27D5E84D"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045B3C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DFMDFSummer</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0FC60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2D768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28ED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528C33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r>
      <w:tr w:rsidR="00F20D5A" w:rsidRPr="00F20D5A" w14:paraId="2BDEAE3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DE1D4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DFMDFAutumn</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15B40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A995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C7888E"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CEAD6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2</w:t>
            </w:r>
          </w:p>
        </w:tc>
      </w:tr>
      <w:tr w:rsidR="00F20D5A" w:rsidRPr="00F20D5A" w14:paraId="4A208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8633C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MDFMDFWinter</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7E009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CE94E6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71FCC4"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8FAD7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5</w:t>
            </w:r>
          </w:p>
        </w:tc>
      </w:tr>
      <w:tr w:rsidR="00F20D5A" w:rsidRPr="00F20D5A" w14:paraId="0B1AB93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87ADF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MDFSpring</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29723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B1046A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73733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A18239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4</w:t>
            </w:r>
          </w:p>
        </w:tc>
      </w:tr>
      <w:tr w:rsidR="00F20D5A" w:rsidRPr="00F20D5A" w14:paraId="1D31210E"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763FD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MDFSummer</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07C02E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087618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B5788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DE5A0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9</w:t>
            </w:r>
          </w:p>
        </w:tc>
      </w:tr>
      <w:tr w:rsidR="00F20D5A" w:rsidRPr="00F20D5A" w14:paraId="5932B8A8"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4FE44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MDFAutumn</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F4A1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DB019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D8187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2FE36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5</w:t>
            </w:r>
          </w:p>
        </w:tc>
      </w:tr>
      <w:tr w:rsidR="00F20D5A" w:rsidRPr="00F20D5A" w14:paraId="5518F96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0F5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VMDFWinter</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13638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8DF2E7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505F93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37CF5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6</w:t>
            </w:r>
          </w:p>
        </w:tc>
      </w:tr>
      <w:tr w:rsidR="00F20D5A" w:rsidRPr="00F20D5A" w14:paraId="364FCF2F"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E0F31C" w14:textId="74A3FD8B"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atitude (</w:t>
            </w:r>
            <w:r w:rsidRPr="00F20D5A">
              <w:rPr>
                <w:rFonts w:ascii="Consolas" w:eastAsia="Times New Roman" w:hAnsi="Consolas" w:cs="Consolas"/>
                <w:sz w:val="17"/>
                <w:szCs w:val="17"/>
                <w:vertAlign w:val="superscript"/>
                <w:lang w:eastAsia="en-AU"/>
              </w:rPr>
              <w:t>o</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DB794C" w14:textId="0A73799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28.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C949D4" w14:textId="0B0B44BC"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7.3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220F19" w14:textId="4A58955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4.5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1AA1E0E" w14:textId="436641E3"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t>
            </w:r>
            <w:r w:rsidRPr="00F20D5A">
              <w:rPr>
                <w:rFonts w:ascii="Consolas" w:eastAsia="Times New Roman" w:hAnsi="Consolas" w:cs="Consolas"/>
                <w:sz w:val="17"/>
                <w:szCs w:val="17"/>
                <w:lang w:eastAsia="en-AU"/>
              </w:rPr>
              <w:t>3.04</w:t>
            </w:r>
          </w:p>
        </w:tc>
      </w:tr>
      <w:tr w:rsidR="00F20D5A" w:rsidRPr="00F20D5A" w14:paraId="436A682B"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7BE122B" w14:textId="64D9A858"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Catchment</w:t>
            </w:r>
            <w:r>
              <w:rPr>
                <w:rFonts w:ascii="Consolas" w:eastAsia="Times New Roman" w:hAnsi="Consolas" w:cs="Consolas"/>
                <w:sz w:val="17"/>
                <w:szCs w:val="17"/>
                <w:lang w:eastAsia="en-AU"/>
              </w:rPr>
              <w:t xml:space="preserve"> area (km</w:t>
            </w:r>
            <w:r w:rsidRPr="00F20D5A">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1CBE5E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3E653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18.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DDA9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72.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8774A4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55.95</w:t>
            </w:r>
          </w:p>
        </w:tc>
      </w:tr>
      <w:tr w:rsidR="00F20D5A" w:rsidRPr="00F20D5A" w14:paraId="573BECA2" w14:textId="77777777" w:rsidTr="00F20D5A">
        <w:tc>
          <w:tcPr>
            <w:tcW w:w="1960"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11B241E" w14:textId="416D658E"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lastRenderedPageBreak/>
              <w:t>Elevation</w:t>
            </w:r>
            <w:r>
              <w:rPr>
                <w:rFonts w:ascii="Consolas" w:eastAsia="Times New Roman" w:hAnsi="Consolas" w:cs="Consolas"/>
                <w:sz w:val="17"/>
                <w:szCs w:val="17"/>
                <w:lang w:eastAsia="en-AU"/>
              </w:rPr>
              <w:t xml:space="preserve"> (m asl)</w:t>
            </w:r>
          </w:p>
        </w:tc>
        <w:tc>
          <w:tcPr>
            <w:tcW w:w="831" w:type="dxa"/>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4588A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99901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71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D39BF7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9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73DEE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28.05</w:t>
            </w:r>
          </w:p>
        </w:tc>
      </w:tr>
    </w:tbl>
    <w:p w14:paraId="50B48B94" w14:textId="77777777" w:rsidR="00F20D5A" w:rsidRPr="00F20D5A" w:rsidRDefault="00F20D5A"/>
    <w:p w14:paraId="10759458" w14:textId="77777777" w:rsidR="008A485E" w:rsidRDefault="008A485E"/>
    <w:p w14:paraId="390F0BCD" w14:textId="0B4BA0FC" w:rsidR="008A485E" w:rsidRDefault="008A485E">
      <w:r>
        <w:t>FUNCTIONAL DIVERSITY ANALYSIS</w:t>
      </w:r>
    </w:p>
    <w:p w14:paraId="22B6EEBD" w14:textId="77777777" w:rsidR="001C4C83" w:rsidRDefault="001C4C83" w:rsidP="001C4C83">
      <w:pPr>
        <w:spacing w:line="360" w:lineRule="auto"/>
      </w:pPr>
    </w:p>
    <w:p w14:paraId="48849E3A" w14:textId="55686C97" w:rsidR="001C4C83" w:rsidRDefault="001C4C83" w:rsidP="001C4C83">
      <w:pPr>
        <w:spacing w:line="360" w:lineRule="auto"/>
      </w:pPr>
      <w:r>
        <w:t xml:space="preserve">All statistical analyses were performed using the R statistical programming environment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BF0612" w:rsidRPr="00BF0612">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587F5F2" w14:textId="77777777" w:rsidR="00365C7E" w:rsidRDefault="00365C7E" w:rsidP="008A485E">
      <w:pPr>
        <w:spacing w:line="360" w:lineRule="auto"/>
      </w:pPr>
    </w:p>
    <w:p w14:paraId="795C75E0" w14:textId="6B2301A4" w:rsidR="001C4C83" w:rsidRDefault="001C4C83" w:rsidP="008A485E">
      <w:pPr>
        <w:spacing w:line="360" w:lineRule="auto"/>
      </w:pPr>
      <w:r w:rsidRPr="001C4C83">
        <w:rPr>
          <w:i/>
        </w:rPr>
        <w:t>Functional diversity</w:t>
      </w:r>
    </w:p>
    <w:p w14:paraId="035DF8AA" w14:textId="6C96E9B2" w:rsidR="00377FAD" w:rsidRDefault="000170CB" w:rsidP="00377FAD">
      <w:pPr>
        <w:spacing w:line="360" w:lineRule="auto"/>
      </w:pPr>
      <w:r>
        <w:t>Only species present at &gt;1% in plots were included in the analysis</w:t>
      </w:r>
      <w:r w:rsidR="005F328E">
        <w:t xml:space="preserve"> (n=107)</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8F5157">
        <w:rPr>
          <w:highlight w:val="yellow"/>
        </w:rPr>
        <w:t>see Table X</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p>
    <w:p w14:paraId="23C802CA" w14:textId="1ED79D26" w:rsidR="00F20D5A" w:rsidRPr="00F20D5A" w:rsidRDefault="00F20D5A" w:rsidP="00377FAD">
      <w:pPr>
        <w:spacing w:line="360" w:lineRule="auto"/>
        <w:rPr>
          <w:rFonts w:eastAsia="Times New Roman" w:cs="Arial"/>
          <w:lang w:eastAsia="en-AU"/>
        </w:rPr>
      </w:pPr>
      <w:r>
        <w:t xml:space="preserve">Table X – Data density. N.B. </w:t>
      </w:r>
      <w:r>
        <w:rPr>
          <w:rFonts w:eastAsia="Times New Roman" w:cs="Arial"/>
          <w:lang w:eastAsia="en-AU"/>
        </w:rPr>
        <w:t xml:space="preserve">leaf narrowness  and wood density were not available for grasses or ferns; seed mass and flowering period were also not available for ferns. </w:t>
      </w:r>
    </w:p>
    <w:tbl>
      <w:tblPr>
        <w:tblW w:w="0" w:type="auto"/>
        <w:tblCellMar>
          <w:top w:w="15" w:type="dxa"/>
          <w:left w:w="15" w:type="dxa"/>
          <w:bottom w:w="15" w:type="dxa"/>
          <w:right w:w="15" w:type="dxa"/>
        </w:tblCellMar>
        <w:tblLook w:val="04A0" w:firstRow="1" w:lastRow="0" w:firstColumn="1" w:lastColumn="0" w:noHBand="0" w:noVBand="1"/>
      </w:tblPr>
      <w:tblGrid>
        <w:gridCol w:w="455"/>
        <w:gridCol w:w="744"/>
        <w:gridCol w:w="954"/>
        <w:gridCol w:w="710"/>
        <w:gridCol w:w="1078"/>
        <w:gridCol w:w="987"/>
        <w:gridCol w:w="710"/>
        <w:gridCol w:w="1529"/>
        <w:gridCol w:w="1630"/>
      </w:tblGrid>
      <w:tr w:rsidR="00377FAD" w:rsidRPr="00242A80" w14:paraId="5343A1B6" w14:textId="77777777" w:rsidTr="000162CB">
        <w:trPr>
          <w:tblHeader/>
        </w:trPr>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7193546"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 </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D1D9C04"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plotI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3F71A4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coverag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9B7BA9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W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87DC71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maxheight</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C4B727B"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eedmass</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73AA36"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SLA</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41557EB5"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flowering.period</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7EABC3A" w14:textId="77777777" w:rsidR="00377FAD" w:rsidRPr="00242A80" w:rsidRDefault="00377FAD" w:rsidP="000162CB">
            <w:pPr>
              <w:spacing w:after="0" w:line="240" w:lineRule="auto"/>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length.width.ratio</w:t>
            </w:r>
          </w:p>
        </w:tc>
      </w:tr>
      <w:tr w:rsidR="00377FAD" w:rsidRPr="00242A80" w14:paraId="5964C10B"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49F9623"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94FA0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CB06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DB931E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4BD772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390675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91E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65308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2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0282E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92</w:t>
            </w:r>
          </w:p>
        </w:tc>
      </w:tr>
      <w:tr w:rsidR="00377FAD" w:rsidRPr="00242A80" w14:paraId="35A21EA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94E96D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FD99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0097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C66B8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E1925E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5CF66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A02C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E30B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02E272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33</w:t>
            </w:r>
          </w:p>
        </w:tc>
      </w:tr>
      <w:tr w:rsidR="00377FAD" w:rsidRPr="00242A80" w14:paraId="414511A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7E2C4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76850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DB1FF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4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65EAD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EF4F7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C755E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374D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D94706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A8D02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668BE5D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C2E5B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F3AA9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AE37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465B3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CA8AA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A6FA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F6C82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B691B5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6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4BBC8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00</w:t>
            </w:r>
          </w:p>
        </w:tc>
      </w:tr>
      <w:tr w:rsidR="00377FAD" w:rsidRPr="00242A80" w14:paraId="5104A97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FFDA421"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08E47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67431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84F15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02A79D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91A0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CEBA3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6CA728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984E6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45</w:t>
            </w:r>
          </w:p>
        </w:tc>
      </w:tr>
      <w:tr w:rsidR="00377FAD" w:rsidRPr="00242A80" w14:paraId="0B2E6B9E"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AE5671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AF92D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3A0837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E04BC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AC768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FC4AB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CA79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59EB1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09E8A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32E3F53F"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EE33AEF"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E588E9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62C6F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77CD9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D170E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88957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F39A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893F9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75A6BB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132516E3"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6E44459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C2E3AD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49468E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C8855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2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548FB4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DD39F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04E09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329CF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8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18092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65</w:t>
            </w:r>
          </w:p>
        </w:tc>
      </w:tr>
      <w:tr w:rsidR="00377FAD" w:rsidRPr="00242A80" w14:paraId="423E8034"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0EBBF89"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F1F9FA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 xml:space="preserve"> 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3D461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8B72B4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7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037EA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F1FD52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340B08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3C1EF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84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076F1E"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37</w:t>
            </w:r>
          </w:p>
        </w:tc>
      </w:tr>
      <w:tr w:rsidR="00377FAD" w:rsidRPr="00242A80" w14:paraId="27ABF929"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72C92E78"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B089AC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27387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7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AEC59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8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EDFE65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E94440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903027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3821FA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04A7F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67</w:t>
            </w:r>
          </w:p>
        </w:tc>
      </w:tr>
      <w:tr w:rsidR="00377FAD" w:rsidRPr="00242A80" w14:paraId="46D26EF7"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B82523E"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199DEC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70452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BD853A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18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0D613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5856DF"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0990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8</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FBBF3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E2EE08"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88</w:t>
            </w:r>
          </w:p>
        </w:tc>
      </w:tr>
      <w:tr w:rsidR="00377FAD" w:rsidRPr="00242A80" w14:paraId="479188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1F7CD34"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8804B4"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294BC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9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E4DCC3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38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A0449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74B41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C2CCE23"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ECE60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2</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40DE0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14</w:t>
            </w:r>
          </w:p>
        </w:tc>
      </w:tr>
      <w:tr w:rsidR="00377FAD" w:rsidRPr="00242A80" w14:paraId="4C6387C2"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53B1D42"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7DE4A9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5DF4B2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3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52228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55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4028F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15446C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2C11D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B44A6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19641B5"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00</w:t>
            </w:r>
          </w:p>
        </w:tc>
      </w:tr>
      <w:tr w:rsidR="00377FAD" w:rsidRPr="00242A80" w14:paraId="79FA5FD5"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15BF080"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F261BD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407E46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D2D5BB"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63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C5E4040"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D39E8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F74B119"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BAFE0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B0F6D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0</w:t>
            </w:r>
          </w:p>
        </w:tc>
      </w:tr>
      <w:tr w:rsidR="00377FAD" w:rsidRPr="00242A80" w14:paraId="41D760C6" w14:textId="77777777" w:rsidTr="000162CB">
        <w:tc>
          <w:tcPr>
            <w:tcW w:w="0" w:type="auto"/>
            <w:tcBorders>
              <w:top w:val="single" w:sz="6" w:space="0" w:color="DDDDDD"/>
              <w:left w:val="nil"/>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153B6465" w14:textId="77777777" w:rsidR="00377FAD" w:rsidRPr="00242A80" w:rsidRDefault="00377FAD" w:rsidP="000162CB">
            <w:pPr>
              <w:spacing w:after="0" w:line="240" w:lineRule="auto"/>
              <w:jc w:val="right"/>
              <w:rPr>
                <w:rFonts w:ascii="Segoe UI" w:eastAsia="Times New Roman" w:hAnsi="Segoe UI" w:cs="Segoe UI"/>
                <w:b/>
                <w:bCs/>
                <w:color w:val="555555"/>
                <w:sz w:val="16"/>
                <w:szCs w:val="16"/>
                <w:lang w:eastAsia="en-AU"/>
              </w:rPr>
            </w:pPr>
            <w:r w:rsidRPr="00242A80">
              <w:rPr>
                <w:rFonts w:ascii="Segoe UI" w:eastAsia="Times New Roman" w:hAnsi="Segoe UI" w:cs="Segoe UI"/>
                <w:b/>
                <w:bCs/>
                <w:color w:val="555555"/>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2872D77"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E7FF9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6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D459AD2"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4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2516F5C"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92A0D0A"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D4312C6"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133FD1D"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90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2820A71" w14:textId="77777777" w:rsidR="00377FAD" w:rsidRPr="00242A80" w:rsidRDefault="00377FAD" w:rsidP="000162CB">
            <w:pPr>
              <w:spacing w:after="0" w:line="240" w:lineRule="auto"/>
              <w:rPr>
                <w:rFonts w:ascii="Consolas" w:eastAsia="Times New Roman" w:hAnsi="Consolas" w:cs="Consolas"/>
                <w:sz w:val="16"/>
                <w:szCs w:val="16"/>
                <w:lang w:eastAsia="en-AU"/>
              </w:rPr>
            </w:pPr>
            <w:r w:rsidRPr="00242A80">
              <w:rPr>
                <w:rFonts w:ascii="Consolas" w:eastAsia="Times New Roman" w:hAnsi="Consolas" w:cs="Consolas"/>
                <w:sz w:val="16"/>
                <w:szCs w:val="16"/>
                <w:lang w:eastAsia="en-AU"/>
              </w:rPr>
              <w:t>0.727</w:t>
            </w:r>
          </w:p>
        </w:tc>
      </w:tr>
    </w:tbl>
    <w:p w14:paraId="6C8FCCD9" w14:textId="77777777" w:rsidR="00173DD4" w:rsidRDefault="00173DD4" w:rsidP="00915C3C">
      <w:pPr>
        <w:spacing w:line="360" w:lineRule="auto"/>
        <w:rPr>
          <w:rFonts w:eastAsia="Times New Roman" w:cs="Arial"/>
          <w:lang w:eastAsia="en-AU"/>
        </w:rPr>
      </w:pPr>
    </w:p>
    <w:p w14:paraId="3043F153" w14:textId="416DD129" w:rsidR="00173DD4" w:rsidRPr="00F20D5A" w:rsidRDefault="00173DD4" w:rsidP="00915C3C">
      <w:pPr>
        <w:spacing w:line="360" w:lineRule="auto"/>
        <w:rPr>
          <w:rFonts w:eastAsia="Times New Roman" w:cs="Arial"/>
          <w:lang w:eastAsia="en-AU"/>
        </w:rPr>
      </w:pPr>
      <w:r>
        <w:rPr>
          <w:rFonts w:eastAsia="Times New Roman" w:cs="Arial"/>
          <w:lang w:eastAsia="en-AU"/>
        </w:rPr>
        <w:t>Table x – summary statistics for traits</w:t>
      </w:r>
    </w:p>
    <w:tbl>
      <w:tblPr>
        <w:tblW w:w="0" w:type="auto"/>
        <w:tblInd w:w="-8" w:type="dxa"/>
        <w:tblCellMar>
          <w:top w:w="15" w:type="dxa"/>
          <w:left w:w="15" w:type="dxa"/>
          <w:bottom w:w="15" w:type="dxa"/>
          <w:right w:w="15" w:type="dxa"/>
        </w:tblCellMar>
        <w:tblLook w:val="04A0" w:firstRow="1" w:lastRow="0" w:firstColumn="1" w:lastColumn="0" w:noHBand="0" w:noVBand="1"/>
      </w:tblPr>
      <w:tblGrid>
        <w:gridCol w:w="3729"/>
        <w:gridCol w:w="644"/>
        <w:gridCol w:w="831"/>
        <w:gridCol w:w="738"/>
        <w:gridCol w:w="738"/>
      </w:tblGrid>
      <w:tr w:rsidR="00F20D5A" w:rsidRPr="00F20D5A" w14:paraId="62235EDC" w14:textId="77777777" w:rsidTr="00F20D5A">
        <w:trPr>
          <w:tblHeader/>
        </w:trPr>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3D1C63D1"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variable</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2E0CAA"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i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52A89106"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ax</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27D08705"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mean</w:t>
            </w:r>
          </w:p>
        </w:tc>
        <w:tc>
          <w:tcPr>
            <w:tcW w:w="0" w:type="auto"/>
            <w:tcBorders>
              <w:top w:val="single" w:sz="6" w:space="0" w:color="DDDDDD"/>
              <w:left w:val="single" w:sz="6" w:space="0" w:color="DDDDDD"/>
              <w:bottom w:val="single" w:sz="6" w:space="0" w:color="DDDDDD"/>
              <w:right w:val="single" w:sz="6" w:space="0" w:color="DDDDDD"/>
            </w:tcBorders>
            <w:shd w:val="clear" w:color="auto" w:fill="F0F0F0"/>
            <w:tcMar>
              <w:top w:w="45" w:type="dxa"/>
              <w:left w:w="90" w:type="dxa"/>
              <w:bottom w:w="45" w:type="dxa"/>
              <w:right w:w="180" w:type="dxa"/>
            </w:tcMar>
            <w:vAlign w:val="center"/>
            <w:hideMark/>
          </w:tcPr>
          <w:p w14:paraId="05D89D9E" w14:textId="77777777" w:rsidR="00F20D5A" w:rsidRPr="00F20D5A" w:rsidRDefault="00F20D5A" w:rsidP="00F20D5A">
            <w:pPr>
              <w:spacing w:after="0" w:line="240" w:lineRule="auto"/>
              <w:rPr>
                <w:rFonts w:ascii="Segoe UI" w:eastAsia="Times New Roman" w:hAnsi="Segoe UI" w:cs="Segoe UI"/>
                <w:b/>
                <w:bCs/>
                <w:color w:val="555555"/>
                <w:sz w:val="17"/>
                <w:szCs w:val="17"/>
                <w:lang w:eastAsia="en-AU"/>
              </w:rPr>
            </w:pPr>
            <w:r w:rsidRPr="00F20D5A">
              <w:rPr>
                <w:rFonts w:ascii="Segoe UI" w:eastAsia="Times New Roman" w:hAnsi="Segoe UI" w:cs="Segoe UI"/>
                <w:b/>
                <w:bCs/>
                <w:color w:val="555555"/>
                <w:sz w:val="17"/>
                <w:szCs w:val="17"/>
                <w:lang w:eastAsia="en-AU"/>
              </w:rPr>
              <w:t>sd</w:t>
            </w:r>
          </w:p>
        </w:tc>
      </w:tr>
      <w:tr w:rsidR="00F20D5A" w:rsidRPr="00F20D5A" w14:paraId="6C0FB7CD"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A633F2C" w14:textId="00E6B475"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Maxheight</w:t>
            </w:r>
            <w:r>
              <w:rPr>
                <w:rFonts w:ascii="Consolas" w:eastAsia="Times New Roman" w:hAnsi="Consolas" w:cs="Consolas"/>
                <w:sz w:val="17"/>
                <w:szCs w:val="17"/>
                <w:lang w:eastAsia="en-AU"/>
              </w:rPr>
              <w:t xml:space="preserve"> (m)</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7B4A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0DF866F"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50.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A3504DA"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4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F07DF5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3.18</w:t>
            </w:r>
          </w:p>
        </w:tc>
      </w:tr>
      <w:tr w:rsidR="00F20D5A" w:rsidRPr="00F20D5A" w14:paraId="35260B40"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6D74451" w14:textId="05EA0DCC"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eedmass</w:t>
            </w:r>
            <w:r>
              <w:rPr>
                <w:rFonts w:ascii="Consolas" w:eastAsia="Times New Roman" w:hAnsi="Consolas" w:cs="Consolas"/>
                <w:sz w:val="17"/>
                <w:szCs w:val="17"/>
                <w:lang w:eastAsia="en-AU"/>
              </w:rPr>
              <w:t xml:space="preserve"> (m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B647EE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04</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965A649"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3.9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BA8F8B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6.5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C5B49AB"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45.06</w:t>
            </w:r>
          </w:p>
        </w:tc>
      </w:tr>
      <w:tr w:rsidR="00F20D5A" w:rsidRPr="00F20D5A" w14:paraId="4FA5B7C3"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8C0C7A8" w14:textId="56D6DA37" w:rsidR="00F20D5A" w:rsidRPr="00F20D5A" w:rsidRDefault="00F20D5A" w:rsidP="00F20D5A">
            <w:pPr>
              <w:spacing w:after="0" w:line="240" w:lineRule="auto"/>
              <w:rPr>
                <w:rFonts w:ascii="Consolas" w:eastAsia="Times New Roman" w:hAnsi="Consolas" w:cs="Consolas"/>
                <w:sz w:val="17"/>
                <w:szCs w:val="17"/>
                <w:lang w:eastAsia="en-AU"/>
              </w:rPr>
            </w:pPr>
            <w:r w:rsidRPr="00173DD4">
              <w:rPr>
                <w:rFonts w:ascii="Consolas" w:eastAsia="Times New Roman" w:hAnsi="Consolas" w:cs="Consolas"/>
                <w:sz w:val="17"/>
                <w:szCs w:val="17"/>
                <w:lang w:eastAsia="en-AU"/>
              </w:rPr>
              <w:t>SLA</w:t>
            </w:r>
            <w:r>
              <w:rPr>
                <w:rFonts w:ascii="Consolas" w:eastAsia="Times New Roman" w:hAnsi="Consolas" w:cs="Consolas"/>
                <w:sz w:val="17"/>
                <w:szCs w:val="17"/>
                <w:lang w:eastAsia="en-AU"/>
              </w:rPr>
              <w:t xml:space="preserve"> (m</w:t>
            </w:r>
            <w:r w:rsidRPr="00173DD4">
              <w:rPr>
                <w:rFonts w:ascii="Consolas" w:eastAsia="Times New Roman" w:hAnsi="Consolas" w:cs="Consolas"/>
                <w:sz w:val="17"/>
                <w:szCs w:val="17"/>
                <w:vertAlign w:val="superscript"/>
                <w:lang w:eastAsia="en-AU"/>
              </w:rPr>
              <w:t>2</w:t>
            </w:r>
            <w:r>
              <w:rPr>
                <w:rFonts w:ascii="Consolas" w:eastAsia="Times New Roman" w:hAnsi="Consolas" w:cs="Consolas"/>
                <w:sz w:val="17"/>
                <w:szCs w:val="17"/>
                <w:lang w:eastAsia="en-AU"/>
              </w:rPr>
              <w:t xml:space="preserve"> / kg)</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6B8680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B7C836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63.2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2C9E7C1"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7.9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6CC88B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4.00</w:t>
            </w:r>
          </w:p>
        </w:tc>
      </w:tr>
      <w:tr w:rsidR="00F20D5A" w:rsidRPr="00F20D5A" w14:paraId="59DA00B9"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79BF2CBF" w14:textId="7F9F0BE9"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 xml:space="preserve">Flowering </w:t>
            </w:r>
            <w:r w:rsidRPr="00173DD4">
              <w:rPr>
                <w:rFonts w:ascii="Consolas" w:eastAsia="Times New Roman" w:hAnsi="Consolas" w:cs="Consolas"/>
                <w:sz w:val="17"/>
                <w:szCs w:val="17"/>
                <w:lang w:eastAsia="en-AU"/>
              </w:rPr>
              <w:t>period</w:t>
            </w:r>
            <w:r>
              <w:rPr>
                <w:rFonts w:ascii="Consolas" w:eastAsia="Times New Roman" w:hAnsi="Consolas" w:cs="Consolas"/>
                <w:sz w:val="17"/>
                <w:szCs w:val="17"/>
                <w:lang w:eastAsia="en-AU"/>
              </w:rPr>
              <w:t xml:space="preserve"> (proportion of year)</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6249E2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7</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D37D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1.00</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D772197"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4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2E504E56"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24</w:t>
            </w:r>
          </w:p>
        </w:tc>
      </w:tr>
      <w:tr w:rsidR="00F20D5A" w:rsidRPr="00F20D5A" w14:paraId="53506788"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049E4156" w14:textId="2DDD29A0"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Leaf narrowness (unitless ratio)</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63D388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59</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35ADE33D"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233.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6AF37958"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9.86</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9830B2C"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32.53</w:t>
            </w:r>
          </w:p>
        </w:tc>
      </w:tr>
      <w:tr w:rsidR="00F20D5A" w:rsidRPr="00F20D5A" w14:paraId="2C2F7232" w14:textId="77777777" w:rsidTr="00F20D5A">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7D66E95" w14:textId="7F56A1B5" w:rsidR="00F20D5A" w:rsidRPr="00F20D5A" w:rsidRDefault="00F20D5A" w:rsidP="00F20D5A">
            <w:pPr>
              <w:spacing w:after="0" w:line="240" w:lineRule="auto"/>
              <w:rPr>
                <w:rFonts w:ascii="Consolas" w:eastAsia="Times New Roman" w:hAnsi="Consolas" w:cs="Consolas"/>
                <w:sz w:val="17"/>
                <w:szCs w:val="17"/>
                <w:lang w:eastAsia="en-AU"/>
              </w:rPr>
            </w:pPr>
            <w:r>
              <w:rPr>
                <w:rFonts w:ascii="Consolas" w:eastAsia="Times New Roman" w:hAnsi="Consolas" w:cs="Consolas"/>
                <w:sz w:val="17"/>
                <w:szCs w:val="17"/>
                <w:lang w:eastAsia="en-AU"/>
              </w:rPr>
              <w:t>Wood density (g / cm</w:t>
            </w:r>
            <w:r w:rsidRPr="00173DD4">
              <w:rPr>
                <w:rFonts w:ascii="Consolas" w:eastAsia="Times New Roman" w:hAnsi="Consolas" w:cs="Consolas"/>
                <w:sz w:val="17"/>
                <w:szCs w:val="17"/>
                <w:vertAlign w:val="superscript"/>
                <w:lang w:eastAsia="en-AU"/>
              </w:rPr>
              <w:t>3</w:t>
            </w:r>
            <w:r>
              <w:rPr>
                <w:rFonts w:ascii="Consolas" w:eastAsia="Times New Roman" w:hAnsi="Consolas" w:cs="Consolas"/>
                <w:sz w:val="17"/>
                <w:szCs w:val="17"/>
                <w:lang w:eastAsia="en-AU"/>
              </w:rPr>
              <w:t>)</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185CFE35"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33</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290F3F2"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95</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4DEB69B3"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61</w:t>
            </w:r>
          </w:p>
        </w:tc>
        <w:tc>
          <w:tcPr>
            <w:tcW w:w="0" w:type="auto"/>
            <w:tcBorders>
              <w:top w:val="single" w:sz="6" w:space="0" w:color="DDDDDD"/>
              <w:left w:val="single" w:sz="6" w:space="0" w:color="DDDDDD"/>
              <w:bottom w:val="single" w:sz="6" w:space="0" w:color="DDDDDD"/>
              <w:right w:val="single" w:sz="6" w:space="0" w:color="DDDDDD"/>
            </w:tcBorders>
            <w:tcMar>
              <w:top w:w="45" w:type="dxa"/>
              <w:left w:w="90" w:type="dxa"/>
              <w:bottom w:w="45" w:type="dxa"/>
              <w:right w:w="180" w:type="dxa"/>
            </w:tcMar>
            <w:vAlign w:val="center"/>
            <w:hideMark/>
          </w:tcPr>
          <w:p w14:paraId="5B42C940" w14:textId="77777777" w:rsidR="00F20D5A" w:rsidRPr="00F20D5A" w:rsidRDefault="00F20D5A" w:rsidP="00F20D5A">
            <w:pPr>
              <w:spacing w:after="0" w:line="240" w:lineRule="auto"/>
              <w:rPr>
                <w:rFonts w:ascii="Consolas" w:eastAsia="Times New Roman" w:hAnsi="Consolas" w:cs="Consolas"/>
                <w:sz w:val="17"/>
                <w:szCs w:val="17"/>
                <w:lang w:eastAsia="en-AU"/>
              </w:rPr>
            </w:pPr>
            <w:r w:rsidRPr="00F20D5A">
              <w:rPr>
                <w:rFonts w:ascii="Consolas" w:eastAsia="Times New Roman" w:hAnsi="Consolas" w:cs="Consolas"/>
                <w:sz w:val="17"/>
                <w:szCs w:val="17"/>
                <w:lang w:eastAsia="en-AU"/>
              </w:rPr>
              <w:t>0.13</w:t>
            </w:r>
          </w:p>
        </w:tc>
      </w:tr>
    </w:tbl>
    <w:p w14:paraId="743219F7" w14:textId="77777777" w:rsidR="00F20D5A" w:rsidRDefault="00F20D5A" w:rsidP="00915C3C">
      <w:pPr>
        <w:spacing w:line="360" w:lineRule="auto"/>
      </w:pPr>
    </w:p>
    <w:p w14:paraId="4369EC7B" w14:textId="08ED2949" w:rsidR="008C5A0A" w:rsidRDefault="00377FAD" w:rsidP="00915C3C">
      <w:pPr>
        <w:spacing w:line="360" w:lineRule="auto"/>
      </w:pPr>
      <w:r>
        <w:t xml:space="preserve">On the advice of Leps et al. (2006), we performed principal components analysis (PCA) (stats package, </w:t>
      </w:r>
      <w:r>
        <w:fldChar w:fldCharType="begin" w:fldLock="1"/>
      </w:r>
      <w:r w:rsidR="009D67F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w:t>
      </w:r>
      <w:r w:rsidR="00B5309B">
        <w:t>Although not completely orthogonal,</w:t>
      </w:r>
      <w:r w:rsidR="0014474A">
        <w:t xml:space="preserve"> </w:t>
      </w:r>
      <w:r w:rsidR="00B5309B">
        <w:t>traits were distributed across multiple principal components (see Table Xa,b for loadings).</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0A0A0B06" w14:textId="776918B2" w:rsidR="00B5309B" w:rsidRDefault="00B5309B" w:rsidP="00915C3C">
      <w:pPr>
        <w:spacing w:line="360" w:lineRule="auto"/>
      </w:pPr>
      <w:r>
        <w:t>Table Xa – traits.woody</w:t>
      </w:r>
    </w:p>
    <w:p w14:paraId="40EF63A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r>
        <w:rPr>
          <w:rStyle w:val="gewyw5ybmdb"/>
          <w:rFonts w:ascii="Lucida Console" w:eastAsia="MS Mincho" w:hAnsi="Lucida Console"/>
          <w:color w:val="0000FF"/>
          <w:shd w:val="clear" w:color="auto" w:fill="E1E2E5"/>
        </w:rPr>
        <w:t>summary(traits.woody.PCA)</w:t>
      </w:r>
    </w:p>
    <w:p w14:paraId="3ACEC1A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8E70DAA"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4303F3D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3938 1.0962 1.0827 0.9247 0.7438 0.52457</w:t>
      </w:r>
    </w:p>
    <w:p w14:paraId="09AF85EF"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3238 0.2003 0.1954 0.1425 0.0922 0.04586</w:t>
      </w:r>
    </w:p>
    <w:p w14:paraId="6FD5FDE9" w14:textId="539CB65A" w:rsidR="0014474A"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Cumulative Proportion  0.3238 0.5240 0.7194 0.8619 0.9541 1.00000</w:t>
      </w:r>
    </w:p>
    <w:p w14:paraId="29600D12" w14:textId="77777777" w:rsidR="0023394B" w:rsidRDefault="0023394B" w:rsidP="00B5309B">
      <w:pPr>
        <w:pStyle w:val="HTMLPreformatted"/>
        <w:wordWrap w:val="0"/>
        <w:rPr>
          <w:rFonts w:ascii="Lucida Console" w:hAnsi="Lucida Console"/>
          <w:color w:val="000000"/>
          <w:shd w:val="clear" w:color="auto" w:fill="E1E2E5"/>
        </w:rPr>
      </w:pPr>
    </w:p>
    <w:p w14:paraId="0CF9E7DB"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        PC5          PC6</w:t>
      </w:r>
    </w:p>
    <w:p w14:paraId="6A407EA5"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maxheight           0.3573963 -0.1987059 -0.66583256 -0.11435121  0.5016529 -0.353155880</w:t>
      </w:r>
    </w:p>
    <w:p w14:paraId="474761B9"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eedmass           -0.1798937  0.3943905 -0.69938677  0.06524450 -0.5545229  0.105830448</w:t>
      </w:r>
    </w:p>
    <w:p w14:paraId="187CD19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LA                -0.6371510 -0.2168621  0.02160485  0.02968953 -0.1106811 -0.730349857</w:t>
      </w:r>
    </w:p>
    <w:p w14:paraId="07828B5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flowering.period   -0.2621872  0.5266711  0.05707758 -0.74907001  0.2991799 -0.001755496</w:t>
      </w:r>
    </w:p>
    <w:p w14:paraId="36277200"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length.width.ratio  0.5314203 -0.1041159  0.15870620 -0.47444131 -0.5712787 -0.360708643</w:t>
      </w:r>
    </w:p>
    <w:p w14:paraId="224D4018"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WD                  0.2877415  0.6853615  0.19650159  0.44224998  0.1128292 -0.447834925</w:t>
      </w:r>
    </w:p>
    <w:p w14:paraId="64E2320B" w14:textId="77777777" w:rsidR="0023394B" w:rsidRDefault="0023394B" w:rsidP="00B5309B">
      <w:pPr>
        <w:pStyle w:val="HTMLPreformatted"/>
        <w:wordWrap w:val="0"/>
        <w:rPr>
          <w:rFonts w:ascii="Lucida Console" w:hAnsi="Lucida Console"/>
          <w:color w:val="000000"/>
          <w:shd w:val="clear" w:color="auto" w:fill="E1E2E5"/>
        </w:rPr>
      </w:pPr>
    </w:p>
    <w:p w14:paraId="3E0C7A4E" w14:textId="77777777" w:rsidR="00B5309B" w:rsidRDefault="00B5309B" w:rsidP="00B5309B">
      <w:pPr>
        <w:pStyle w:val="HTMLPreformatted"/>
        <w:wordWrap w:val="0"/>
        <w:rPr>
          <w:rFonts w:ascii="Lucida Console" w:hAnsi="Lucida Console"/>
          <w:color w:val="000000"/>
          <w:shd w:val="clear" w:color="auto" w:fill="E1E2E5"/>
        </w:rPr>
      </w:pPr>
    </w:p>
    <w:p w14:paraId="1CBD2600" w14:textId="63D8B4B8" w:rsidR="00B5309B" w:rsidRPr="00B5309B" w:rsidRDefault="00B5309B" w:rsidP="00B5309B">
      <w:pPr>
        <w:spacing w:line="360" w:lineRule="auto"/>
      </w:pPr>
      <w:r>
        <w:t>Table Xb – traits.naomit</w:t>
      </w:r>
    </w:p>
    <w:p w14:paraId="6D78C5E7" w14:textId="77777777" w:rsidR="00B5309B" w:rsidRDefault="00B5309B" w:rsidP="00B5309B">
      <w:pPr>
        <w:pStyle w:val="HTMLPreformatted"/>
        <w:wordWrap w:val="0"/>
        <w:rPr>
          <w:rStyle w:val="gewyw5ybmdb"/>
          <w:rFonts w:ascii="Lucida Console" w:eastAsia="MS Mincho" w:hAnsi="Lucida Console"/>
          <w:color w:val="0000FF"/>
          <w:shd w:val="clear" w:color="auto" w:fill="E1E2E5"/>
        </w:rPr>
      </w:pPr>
      <w:r>
        <w:rPr>
          <w:rStyle w:val="gewyw5ybjeb"/>
          <w:rFonts w:ascii="Lucida Console" w:hAnsi="Lucida Console"/>
          <w:color w:val="0000FF"/>
          <w:shd w:val="clear" w:color="auto" w:fill="E1E2E5"/>
        </w:rPr>
        <w:t xml:space="preserve">&gt; </w:t>
      </w:r>
      <w:r>
        <w:rPr>
          <w:rStyle w:val="gewyw5ybmdb"/>
          <w:rFonts w:ascii="Lucida Console" w:eastAsia="MS Mincho" w:hAnsi="Lucida Console"/>
          <w:color w:val="0000FF"/>
          <w:shd w:val="clear" w:color="auto" w:fill="E1E2E5"/>
        </w:rPr>
        <w:t>summary(traits.minimal.PCA)</w:t>
      </w:r>
    </w:p>
    <w:p w14:paraId="4D4D2215"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Importance of components:</w:t>
      </w:r>
    </w:p>
    <w:p w14:paraId="23216083"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5280561C"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tandard deviation     1.4160 1.0016 0.8326 0.54649</w:t>
      </w:r>
    </w:p>
    <w:p w14:paraId="207445D1" w14:textId="77777777" w:rsidR="00B5309B" w:rsidRDefault="00B5309B" w:rsidP="00B5309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Proportion of Variance 0.5012 0.2508 0.1733 0.07466</w:t>
      </w:r>
    </w:p>
    <w:p w14:paraId="492DDA42" w14:textId="07FA7292" w:rsidR="00B5309B" w:rsidRDefault="00B5309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Cumulative Proportion  0.5012 0.7520 0.9253 1.00000</w:t>
      </w:r>
    </w:p>
    <w:p w14:paraId="2E0A0AA8" w14:textId="77777777" w:rsidR="0023394B" w:rsidRPr="0023394B" w:rsidRDefault="0023394B" w:rsidP="0023394B">
      <w:pPr>
        <w:pStyle w:val="HTMLPreformatted"/>
        <w:wordWrap w:val="0"/>
        <w:rPr>
          <w:rFonts w:ascii="Lucida Console" w:hAnsi="Lucida Console"/>
          <w:color w:val="000000"/>
          <w:shd w:val="clear" w:color="auto" w:fill="E1E2E5"/>
        </w:rPr>
      </w:pPr>
    </w:p>
    <w:p w14:paraId="15499BEF"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 xml:space="preserve">                        PC1        PC2        PC3         PC4</w:t>
      </w:r>
    </w:p>
    <w:p w14:paraId="43EFDB05"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maxheight        -0.6320275 0.07961338 -0.1966850  0.74533073</w:t>
      </w:r>
    </w:p>
    <w:p w14:paraId="63B2155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seedmass         -0.2943732 0.83071568  0.4131076 -0.22934247</w:t>
      </w:r>
    </w:p>
    <w:p w14:paraId="41E8E812"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lastRenderedPageBreak/>
        <w:t>SLA               0.5873879 0.12689057  0.5066191  0.61823234</w:t>
      </w:r>
    </w:p>
    <w:p w14:paraId="1F1BC8FE" w14:textId="77777777" w:rsidR="0023394B" w:rsidRDefault="0023394B" w:rsidP="0023394B">
      <w:pPr>
        <w:pStyle w:val="HTMLPreformatted"/>
        <w:wordWrap w:val="0"/>
        <w:rPr>
          <w:rFonts w:ascii="Lucida Console" w:hAnsi="Lucida Console"/>
          <w:color w:val="000000"/>
          <w:shd w:val="clear" w:color="auto" w:fill="E1E2E5"/>
        </w:rPr>
      </w:pPr>
      <w:r>
        <w:rPr>
          <w:rFonts w:ascii="Lucida Console" w:hAnsi="Lucida Console"/>
          <w:color w:val="000000"/>
          <w:shd w:val="clear" w:color="auto" w:fill="E1E2E5"/>
        </w:rPr>
        <w:t>flowering.period  0.4109270 0.53616411 -0.7307490  0.09835091</w:t>
      </w:r>
    </w:p>
    <w:p w14:paraId="3EB903E0" w14:textId="77777777" w:rsidR="00FE10B0" w:rsidRDefault="00FE10B0" w:rsidP="00915C3C">
      <w:pPr>
        <w:spacing w:line="360" w:lineRule="auto"/>
      </w:pPr>
    </w:p>
    <w:p w14:paraId="360E363F" w14:textId="4D9AA9BF" w:rsidR="000170CB" w:rsidRDefault="00915C3C" w:rsidP="00915C3C">
      <w:pPr>
        <w:spacing w:line="360" w:lineRule="auto"/>
      </w:pPr>
      <w:r>
        <w:t>We used</w:t>
      </w:r>
      <w:r w:rsidR="00BF0612">
        <w:t xml:space="preserve"> the </w:t>
      </w:r>
      <w:r w:rsidR="00BF0612" w:rsidRPr="00BF0612">
        <w:rPr>
          <w:i/>
        </w:rPr>
        <w:t>dbFD</w:t>
      </w:r>
      <w:r w:rsidR="00BF0612">
        <w:t xml:space="preserve"> function from</w:t>
      </w:r>
      <w:r>
        <w:t xml:space="preserve"> the FD package (Laliberte &amp; Legendre 2010) to calculate functional dispersion (FDis)</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r w:rsidR="00101536" w:rsidRPr="00101536">
        <w:rPr>
          <w:i/>
        </w:rPr>
        <w:t>dbFD</w:t>
      </w:r>
      <w:r w:rsidR="000170CB">
        <w:t xml:space="preserve"> used</w:t>
      </w:r>
      <w:r w:rsidR="00101536">
        <w:t>s</w:t>
      </w:r>
      <w:r w:rsidR="000170CB">
        <w:t xml:space="preserve"> Gower’s method (1971)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by their ranges; C</w:t>
      </w:r>
      <w:r w:rsidR="000170CB" w:rsidRPr="000170CB">
        <w:t>ailliez</w:t>
      </w:r>
      <w:r w:rsidR="000170CB">
        <w:t xml:space="preserve">’s correction was applied to the matrix. </w:t>
      </w:r>
    </w:p>
    <w:p w14:paraId="2DCC1D65" w14:textId="77777777" w:rsidR="00101536" w:rsidRDefault="00101536" w:rsidP="008A485E">
      <w:pPr>
        <w:spacing w:line="360" w:lineRule="auto"/>
        <w:rPr>
          <w:i/>
        </w:rPr>
      </w:pPr>
    </w:p>
    <w:p w14:paraId="0A9084C9" w14:textId="77777777" w:rsidR="00101536" w:rsidRDefault="00101536" w:rsidP="008A485E">
      <w:pPr>
        <w:spacing w:line="360" w:lineRule="auto"/>
        <w:rPr>
          <w:i/>
        </w:rPr>
      </w:pPr>
    </w:p>
    <w:p w14:paraId="4BF2F757" w14:textId="2B9B18C0" w:rsidR="00365C7E" w:rsidRPr="00365C7E" w:rsidRDefault="00030AF2" w:rsidP="008A485E">
      <w:pPr>
        <w:spacing w:line="360" w:lineRule="auto"/>
        <w:rPr>
          <w:i/>
        </w:rPr>
      </w:pPr>
      <w:r>
        <w:rPr>
          <w:i/>
        </w:rPr>
        <w:t>Regression models</w:t>
      </w:r>
    </w:p>
    <w:p w14:paraId="26E03BE9" w14:textId="15F24E2E" w:rsidR="00AB7A0F" w:rsidRDefault="00D22699" w:rsidP="00D22699">
      <w:pPr>
        <w:spacing w:line="360" w:lineRule="auto"/>
      </w:pPr>
      <w:r w:rsidRPr="00EA700F">
        <w:t xml:space="preserve">Ordinary least-squares regression models were generated for selected metrics to determine relationships between hydrological gradients and </w:t>
      </w:r>
      <w:r w:rsidR="00944400">
        <w:t>FDis</w:t>
      </w:r>
      <w:r w:rsidRPr="00EA700F">
        <w:t>. To reduce the occurrence of Type 1 statistical error, we adjusted the resulti</w:t>
      </w:r>
      <w:r>
        <w:t xml:space="preserve">ng p values using </w:t>
      </w:r>
      <w:r w:rsidR="009D67F8">
        <w:t>the</w:t>
      </w:r>
      <w:r w:rsidR="002E43CE">
        <w:t xml:space="preserve"> two step</w:t>
      </w:r>
      <w:r>
        <w:t xml:space="preserve"> Benjamini - </w:t>
      </w:r>
      <w:r w:rsidRPr="00EA700F">
        <w:t xml:space="preserve">Hochberg </w:t>
      </w:r>
      <w:r w:rsidR="002E43CE">
        <w:t xml:space="preserve">(BH) </w:t>
      </w:r>
      <w:r w:rsidRPr="00EA700F">
        <w:t>procedure</w:t>
      </w:r>
      <w:r w:rsidR="009D67F8">
        <w:t xml:space="preserve">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9D67F8">
        <w:fldChar w:fldCharType="separate"/>
      </w:r>
      <w:r w:rsidR="009D67F8" w:rsidRPr="009D67F8">
        <w:rPr>
          <w:noProof/>
        </w:rPr>
        <w:t>(Benjamini, Krieger, &amp; Yekutieli, 2006)</w:t>
      </w:r>
      <w:r w:rsidR="009D67F8">
        <w:fldChar w:fldCharType="end"/>
      </w:r>
      <w:r w:rsidRPr="00EA700F">
        <w:t xml:space="preserve"> for controlling </w:t>
      </w:r>
      <w:r w:rsidR="002E43CE">
        <w:t>the false discovery rate (</w:t>
      </w:r>
      <w:r w:rsidR="002E43CE" w:rsidRPr="002E43CE">
        <w:rPr>
          <w:i/>
        </w:rPr>
        <w:t>mt.rawp2adjp</w:t>
      </w:r>
      <w:r w:rsidR="002E43CE" w:rsidRPr="002E43CE">
        <w:t xml:space="preserve"> </w:t>
      </w:r>
      <w:r w:rsidR="002E43CE">
        <w:t>function in multtest</w:t>
      </w:r>
      <w:r>
        <w:t xml:space="preserve"> package</w:t>
      </w:r>
      <w:r w:rsidR="002E43CE">
        <w:t>)</w:t>
      </w:r>
      <w:r>
        <w:t xml:space="preserve"> </w:t>
      </w:r>
      <w:r w:rsidR="002E43CE">
        <w:fldChar w:fldCharType="begin" w:fldLock="1"/>
      </w:r>
      <w:r w:rsidR="009D67F8">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2E43CE">
        <w:fldChar w:fldCharType="separate"/>
      </w:r>
      <w:r w:rsidR="002E43CE" w:rsidRPr="002E43CE">
        <w:rPr>
          <w:noProof/>
        </w:rPr>
        <w:t>(Pollard, Ge, &amp; Dudoit, 2008)</w:t>
      </w:r>
      <w:r w:rsidR="002E43CE">
        <w:fldChar w:fldCharType="end"/>
      </w:r>
      <w:r w:rsidR="002E43CE">
        <w:t>.</w:t>
      </w:r>
      <w:r w:rsidR="002E43CE" w:rsidRPr="00EA700F">
        <w:t xml:space="preserve"> </w:t>
      </w:r>
      <w:r w:rsidR="002E43CE">
        <w:t>This two step</w:t>
      </w:r>
      <w:r w:rsidRPr="00EA700F">
        <w:t xml:space="preserve"> BH </w:t>
      </w:r>
      <w:r w:rsidR="002E43CE">
        <w:t>method</w:t>
      </w:r>
      <w:r w:rsidRPr="00EA700F">
        <w:t xml:space="preserve"> has been shown to control the false discovery rate for positively dependent test statistics</w:t>
      </w:r>
      <w:r w:rsidR="009D67F8">
        <w:t xml:space="preserve">, and provides a better estimate of the false discovery rate than the original BH algorithm </w:t>
      </w:r>
      <w:r w:rsidR="009D67F8">
        <w:fldChar w:fldCharType="begin" w:fldLock="1"/>
      </w:r>
      <w:r w:rsidR="009D67F8">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9D67F8">
        <w:fldChar w:fldCharType="separate"/>
      </w:r>
      <w:r w:rsidR="009D67F8" w:rsidRPr="009D67F8">
        <w:rPr>
          <w:noProof/>
        </w:rPr>
        <w:t>(Benjamini &amp; Hochberg, 1995)</w:t>
      </w:r>
      <w:r w:rsidR="009D67F8">
        <w:fldChar w:fldCharType="end"/>
      </w:r>
      <w:r w:rsidR="009D67F8">
        <w:t xml:space="preserve"> by a</w:t>
      </w:r>
      <w:r w:rsidR="002E43CE">
        <w:t>daptively control</w:t>
      </w:r>
      <w:r w:rsidR="009D67F8">
        <w:t>ling</w:t>
      </w:r>
      <w:r w:rsidR="002E43CE">
        <w:t xml:space="preserve"> p value adjustment according to the number of true null hypotheses obtained from the first pass of the procedure</w:t>
      </w:r>
      <w:r w:rsidRPr="00EA700F">
        <w:t xml:space="preserve">. </w:t>
      </w:r>
    </w:p>
    <w:p w14:paraId="2433EA21" w14:textId="5AD503ED" w:rsidR="000162CB" w:rsidRDefault="000162CB" w:rsidP="00D22699">
      <w:pPr>
        <w:spacing w:line="360" w:lineRule="auto"/>
      </w:pPr>
      <w:r w:rsidRPr="007054EE">
        <w:rPr>
          <w:highlight w:val="yellow"/>
        </w:rPr>
        <w:t xml:space="preserve">FDis was also compared with the global environmental variables latitude, elevation above sea level and catchment area to </w:t>
      </w:r>
      <w:r w:rsidR="00780E0A" w:rsidRPr="007054EE">
        <w:rPr>
          <w:highlight w:val="yellow"/>
        </w:rPr>
        <w:t xml:space="preserve">investigate the influence of </w:t>
      </w:r>
      <w:r w:rsidRPr="007054EE">
        <w:rPr>
          <w:highlight w:val="yellow"/>
        </w:rPr>
        <w:t xml:space="preserve">regional processes </w:t>
      </w:r>
      <w:r w:rsidR="007054EE" w:rsidRPr="007054EE">
        <w:rPr>
          <w:highlight w:val="yellow"/>
        </w:rPr>
        <w:t>on functional diversity.</w:t>
      </w:r>
      <w:r>
        <w:t xml:space="preserve"> </w:t>
      </w:r>
    </w:p>
    <w:p w14:paraId="4E9AAAC7" w14:textId="5CF45C21"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FDis,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w:t>
      </w:r>
      <w:r w:rsidR="009140FD">
        <w:t>–</w:t>
      </w:r>
      <w:r w:rsidR="005C183C">
        <w:t xml:space="preserve"> </w:t>
      </w:r>
      <w:r w:rsidR="009140FD">
        <w:t>71.4</w:t>
      </w:r>
      <w:r w:rsidR="005C183C" w:rsidRPr="005C183C">
        <w:t xml:space="preserve"> </w:t>
      </w:r>
      <w:r w:rsidR="000633B1">
        <w:t>%</w:t>
      </w:r>
      <w:bookmarkStart w:id="8" w:name="_GoBack"/>
      <w:bookmarkEnd w:id="8"/>
      <w:r w:rsidR="005C183C">
        <w:t xml:space="preserve">, PC2 </w:t>
      </w:r>
      <w:r w:rsidR="009140FD">
        <w:t>–</w:t>
      </w:r>
      <w:r w:rsidR="005C183C">
        <w:t xml:space="preserve"> </w:t>
      </w:r>
      <w:r w:rsidR="009140FD">
        <w:t>9.0 % and PC3 - 8.3</w:t>
      </w:r>
      <w:r w:rsidR="005C183C">
        <w:t xml:space="preserve"> % of variance explained). For PC1 there was no clear differentiation in eigenvalues; the used metric with highest individual R</w:t>
      </w:r>
      <w:r w:rsidR="005C183C" w:rsidRPr="00944400">
        <w:rPr>
          <w:vertAlign w:val="superscript"/>
        </w:rPr>
        <w:t>2</w:t>
      </w:r>
      <w:r w:rsidR="005C183C">
        <w:t xml:space="preserve"> value (CVAnnHSPeak) was selected. PC2 identified MDFMDFSummer and PC3 identified CVAnnHSNum as further sources of variability.</w:t>
      </w:r>
      <w:r w:rsidR="00BF0612">
        <w:t xml:space="preserve"> Models were then built pertaining to all possible permutations of summation and interaction for these three metrics. </w:t>
      </w:r>
      <w:r w:rsidR="00964E70">
        <w:t xml:space="preserve">Values for each metric were centred by subtracting the mean value </w:t>
      </w:r>
      <w:r w:rsidR="00964E70">
        <w:fldChar w:fldCharType="begin" w:fldLock="1"/>
      </w:r>
      <w:r w:rsidR="009D67F8">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r w:rsidR="00BF0612">
        <w:t xml:space="preserve">Multicollinearity was tested for according to the </w:t>
      </w:r>
      <w:r w:rsidR="00BF0612">
        <w:lastRenderedPageBreak/>
        <w:t xml:space="preserve">variance inflation factor (VIF) score (HH package, </w:t>
      </w:r>
      <w:r w:rsidR="00BF0612">
        <w:fldChar w:fldCharType="begin" w:fldLock="1"/>
      </w:r>
      <w:r w:rsidR="009D67F8">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and models were compared according t</w:t>
      </w:r>
      <w:r w:rsidR="007727EF">
        <w:t>he second order</w:t>
      </w:r>
      <w:r w:rsidR="00DD5B52">
        <w:t xml:space="preserve"> </w:t>
      </w:r>
      <w:r w:rsidR="007727EF">
        <w:t xml:space="preserve">of </w:t>
      </w:r>
      <w:r w:rsidR="00DD5B52">
        <w:t xml:space="preserve">Akaike’s Information Criterion </w:t>
      </w:r>
      <w:r w:rsidR="007727EF">
        <w:t xml:space="preserve">(AIC) </w:t>
      </w:r>
      <w:r w:rsidR="00DD5B52">
        <w:t>(</w:t>
      </w:r>
      <w:r w:rsidR="007727EF">
        <w:t xml:space="preserve">MuMIn package, </w:t>
      </w:r>
      <w:r w:rsidR="007727EF">
        <w:fldChar w:fldCharType="begin" w:fldLock="1"/>
      </w:r>
      <w:r w:rsidR="009D67F8">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9D67F8">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7727EF" w:rsidRPr="007727EF">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876B2C" w:rsidRDefault="00876B2C">
      <w:pPr>
        <w:pStyle w:val="CommentText"/>
      </w:pPr>
      <w:r>
        <w:rPr>
          <w:rStyle w:val="CommentReference"/>
        </w:rPr>
        <w:annotationRef/>
      </w:r>
      <w:r>
        <w:t>Identical procedure and text to WD manuscript. What to do?</w:t>
      </w:r>
    </w:p>
  </w:comment>
  <w:comment w:id="1" w:author="Faculty of Science" w:date="2014-10-10T15:10:00Z" w:initials="FoS">
    <w:p w14:paraId="52FF422A" w14:textId="77777777" w:rsidR="00876B2C" w:rsidRDefault="00876B2C">
      <w:pPr>
        <w:pStyle w:val="CommentText"/>
      </w:pPr>
      <w:r>
        <w:rPr>
          <w:rStyle w:val="CommentReference"/>
        </w:rPr>
        <w:annotationRef/>
      </w:r>
      <w:r>
        <w:rPr>
          <w:rStyle w:val="CommentReference"/>
        </w:rPr>
        <w:t>Perhaps I shouldn’t mention this?</w:t>
      </w:r>
    </w:p>
  </w:comment>
  <w:comment w:id="2" w:author="Faculty of Science" w:date="2014-10-11T19:25:00Z" w:initials="FoS">
    <w:p w14:paraId="3484EA97" w14:textId="0CE4B8CA" w:rsidR="00876B2C" w:rsidRDefault="00876B2C">
      <w:pPr>
        <w:pStyle w:val="CommentText"/>
      </w:pPr>
      <w:r>
        <w:rPr>
          <w:rStyle w:val="CommentReference"/>
        </w:rPr>
        <w:annotationRef/>
      </w:r>
      <w:r>
        <w:t>Need more refs</w:t>
      </w:r>
    </w:p>
  </w:comment>
  <w:comment w:id="4" w:author="Faculty of Science" w:date="2014-10-11T20:11:00Z" w:initials="FoS">
    <w:p w14:paraId="1342AFB5" w14:textId="7A9637DF" w:rsidR="00876B2C" w:rsidRDefault="00876B2C">
      <w:pPr>
        <w:pStyle w:val="CommentText"/>
      </w:pPr>
      <w:r>
        <w:rPr>
          <w:rStyle w:val="CommentReference"/>
        </w:rPr>
        <w:annotationRef/>
      </w:r>
      <w:r>
        <w:t>Stole from cornelissen, check pls.</w:t>
      </w:r>
    </w:p>
  </w:comment>
  <w:comment w:id="3" w:author="Faculty of Science" w:date="2014-10-11T20:19:00Z" w:initials="FoS">
    <w:p w14:paraId="748A2CA5" w14:textId="0DE1D4E5" w:rsidR="00876B2C" w:rsidRDefault="00876B2C">
      <w:pPr>
        <w:pStyle w:val="CommentText"/>
      </w:pPr>
      <w:r>
        <w:rPr>
          <w:rStyle w:val="CommentReference"/>
        </w:rPr>
        <w:annotationRef/>
      </w:r>
      <w:r>
        <w:t xml:space="preserve"> </w:t>
      </w:r>
    </w:p>
  </w:comment>
  <w:comment w:id="5" w:author="Faculty of Science" w:date="2014-10-11T20:19:00Z" w:initials="FoS">
    <w:p w14:paraId="7B337808" w14:textId="60D025C3" w:rsidR="00876B2C" w:rsidRDefault="00876B2C">
      <w:pPr>
        <w:pStyle w:val="CommentText"/>
      </w:pPr>
      <w:r>
        <w:rPr>
          <w:rStyle w:val="CommentReference"/>
        </w:rPr>
        <w:annotationRef/>
      </w:r>
      <w:r>
        <w:t xml:space="preserve">Conclude section with the comment that functionally diverse communities should include </w:t>
      </w:r>
    </w:p>
  </w:comment>
  <w:comment w:id="7" w:author="Faculty of Science" w:date="2014-11-11T17:29:00Z" w:initials="FoS">
    <w:p w14:paraId="4AD92FAA" w14:textId="3EBBCAF6" w:rsidR="00876B2C" w:rsidRDefault="00876B2C">
      <w:pPr>
        <w:pStyle w:val="CommentText"/>
      </w:pPr>
      <w:r>
        <w:rPr>
          <w:rStyle w:val="CommentReference"/>
        </w:rPr>
        <w:annotationRef/>
      </w:r>
      <w:r>
        <w:t>Add a column saying which group (FLOODING / WATER AVAILABILITY) each metric belongs to.</w:t>
      </w:r>
    </w:p>
  </w:comment>
  <w:comment w:id="6" w:author="Faculty of Science" w:date="2014-10-11T12:38:00Z" w:initials="FoS">
    <w:p w14:paraId="1A66D97B" w14:textId="27604F2B" w:rsidR="00876B2C" w:rsidRDefault="00876B2C">
      <w:pPr>
        <w:pStyle w:val="CommentText"/>
      </w:pPr>
      <w:r>
        <w:rPr>
          <w:rStyle w:val="CommentReference"/>
        </w:rPr>
        <w:annotationRef/>
      </w:r>
      <w:r>
        <w:t>This sentence should relate to the framework introduced in the introdu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52FF422A" w15:done="0"/>
  <w15:commentEx w15:paraId="3484EA97" w15:done="0"/>
  <w15:commentEx w15:paraId="1342AFB5" w15:done="0"/>
  <w15:commentEx w15:paraId="748A2CA5" w15:done="0"/>
  <w15:commentEx w15:paraId="7B337808" w15:done="0"/>
  <w15:commentEx w15:paraId="4AD92FAA" w15:done="0"/>
  <w15:commentEx w15:paraId="1A66D9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3B16"/>
    <w:rsid w:val="000162CB"/>
    <w:rsid w:val="000170CB"/>
    <w:rsid w:val="00030AF2"/>
    <w:rsid w:val="000633B1"/>
    <w:rsid w:val="000C0E74"/>
    <w:rsid w:val="00101536"/>
    <w:rsid w:val="00106812"/>
    <w:rsid w:val="00127092"/>
    <w:rsid w:val="0014474A"/>
    <w:rsid w:val="00173DD4"/>
    <w:rsid w:val="001C4C83"/>
    <w:rsid w:val="001E2315"/>
    <w:rsid w:val="001F239D"/>
    <w:rsid w:val="0020756A"/>
    <w:rsid w:val="00210E2E"/>
    <w:rsid w:val="0023394B"/>
    <w:rsid w:val="00242A80"/>
    <w:rsid w:val="00250A2D"/>
    <w:rsid w:val="00260261"/>
    <w:rsid w:val="002E43CE"/>
    <w:rsid w:val="00365C7E"/>
    <w:rsid w:val="00377FAD"/>
    <w:rsid w:val="00380195"/>
    <w:rsid w:val="003A12CA"/>
    <w:rsid w:val="003E5BB5"/>
    <w:rsid w:val="003F2AA9"/>
    <w:rsid w:val="00404441"/>
    <w:rsid w:val="00466E62"/>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7054EE"/>
    <w:rsid w:val="00705B3A"/>
    <w:rsid w:val="00762C9F"/>
    <w:rsid w:val="0077008F"/>
    <w:rsid w:val="007727EF"/>
    <w:rsid w:val="00780E0A"/>
    <w:rsid w:val="00830A46"/>
    <w:rsid w:val="00876B2C"/>
    <w:rsid w:val="00877460"/>
    <w:rsid w:val="008809A6"/>
    <w:rsid w:val="008A485E"/>
    <w:rsid w:val="008C5A0A"/>
    <w:rsid w:val="008D6209"/>
    <w:rsid w:val="008E6948"/>
    <w:rsid w:val="008F5157"/>
    <w:rsid w:val="009140FD"/>
    <w:rsid w:val="0091478D"/>
    <w:rsid w:val="00915C3C"/>
    <w:rsid w:val="00944400"/>
    <w:rsid w:val="00944728"/>
    <w:rsid w:val="00952F6C"/>
    <w:rsid w:val="00964E70"/>
    <w:rsid w:val="00975403"/>
    <w:rsid w:val="009D67F8"/>
    <w:rsid w:val="009E04B1"/>
    <w:rsid w:val="00A07F49"/>
    <w:rsid w:val="00A35A44"/>
    <w:rsid w:val="00A80CFC"/>
    <w:rsid w:val="00AB0082"/>
    <w:rsid w:val="00AB7A0F"/>
    <w:rsid w:val="00AC4F91"/>
    <w:rsid w:val="00B5309B"/>
    <w:rsid w:val="00B7199E"/>
    <w:rsid w:val="00BF0612"/>
    <w:rsid w:val="00C010A4"/>
    <w:rsid w:val="00C32DEE"/>
    <w:rsid w:val="00C65147"/>
    <w:rsid w:val="00C90E4D"/>
    <w:rsid w:val="00CD6273"/>
    <w:rsid w:val="00D22699"/>
    <w:rsid w:val="00D25EDB"/>
    <w:rsid w:val="00DD5B52"/>
    <w:rsid w:val="00DF104A"/>
    <w:rsid w:val="00E70432"/>
    <w:rsid w:val="00E75F8B"/>
    <w:rsid w:val="00EA59C7"/>
    <w:rsid w:val="00ED3856"/>
    <w:rsid w:val="00EE4529"/>
    <w:rsid w:val="00EE4DA9"/>
    <w:rsid w:val="00EE6530"/>
    <w:rsid w:val="00F12A4C"/>
    <w:rsid w:val="00F20D5A"/>
    <w:rsid w:val="00F24E5C"/>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505562473">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18391954">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18CCA1-10EF-4DDC-90AB-A94D21961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2</TotalTime>
  <Pages>10</Pages>
  <Words>4595</Words>
  <Characters>26197</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0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47</cp:revision>
  <dcterms:created xsi:type="dcterms:W3CDTF">2014-10-10T03:07:00Z</dcterms:created>
  <dcterms:modified xsi:type="dcterms:W3CDTF">2014-11-17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